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6AECA" w14:textId="484A37A9"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w:t>
      </w:r>
      <w:r w:rsidR="00B54A20">
        <w:rPr>
          <w:rFonts w:ascii="Times New Roman" w:hAnsi="Times New Roman" w:cs="Times New Roman"/>
          <w:b/>
          <w:bCs/>
          <w:sz w:val="28"/>
          <w:szCs w:val="28"/>
        </w:rPr>
        <w:t>s</w:t>
      </w:r>
      <w:r w:rsidRPr="00032F89">
        <w:rPr>
          <w:rFonts w:ascii="Times New Roman" w:hAnsi="Times New Roman" w:cs="Times New Roman"/>
          <w:b/>
          <w:bCs/>
          <w:sz w:val="28"/>
          <w:szCs w:val="28"/>
        </w:rPr>
        <w:t xml:space="preserve"> with Machine Learning</w:t>
      </w:r>
    </w:p>
    <w:p w14:paraId="12E8F019" w14:textId="77777777" w:rsidR="000F3FDE" w:rsidRDefault="00000000">
      <w:pPr>
        <w:spacing w:before="240" w:line="240" w:lineRule="auto"/>
        <w:jc w:val="center"/>
        <w:rPr>
          <w:rFonts w:ascii="Times New Roman" w:eastAsia="Times New Roman" w:hAnsi="Times New Roman" w:cs="Times New Roman"/>
          <w:sz w:val="24"/>
          <w:szCs w:val="24"/>
        </w:rPr>
      </w:pPr>
      <w:r>
        <w:rPr>
          <w:rFonts w:ascii="Arial" w:eastAsia="Arial" w:hAnsi="Arial" w:cs="Arial"/>
          <w:noProof/>
          <w:color w:val="000000"/>
        </w:rPr>
        <w:drawing>
          <wp:inline distT="0" distB="0" distL="0" distR="0" wp14:anchorId="4D44C9EA" wp14:editId="63030773">
            <wp:extent cx="2468456" cy="1140284"/>
            <wp:effectExtent l="0" t="0" r="0" b="0"/>
            <wp:docPr id="3" name="image1.png" descr="https://lh7-qw.googleusercontent.com/docsz/AD_4nXfeWyeYmlnhfMX2MpY8288mbn2lO4Jptz5Ev26cFeUSjsbw7Lye_zR3lFK2amfBbQz9TPstSPFfkARwZudCzrWEW0u0-H094OrfGKWA3ipyZWU4HuvoDNCSPSFjIJw-yh6J33ptV6RpbyJi5QTKiJCOXnTr?key=Q7iAS2jfC_-27U8wAr_7DQ"/>
            <wp:cNvGraphicFramePr/>
            <a:graphic xmlns:a="http://schemas.openxmlformats.org/drawingml/2006/main">
              <a:graphicData uri="http://schemas.openxmlformats.org/drawingml/2006/picture">
                <pic:pic xmlns:pic="http://schemas.openxmlformats.org/drawingml/2006/picture">
                  <pic:nvPicPr>
                    <pic:cNvPr id="0" name="image1.png" descr="https://lh7-qw.googleusercontent.com/docsz/AD_4nXfeWyeYmlnhfMX2MpY8288mbn2lO4Jptz5Ev26cFeUSjsbw7Lye_zR3lFK2amfBbQz9TPstSPFfkARwZudCzrWEW0u0-H094OrfGKWA3ipyZWU4HuvoDNCSPSFjIJw-yh6J33ptV6RpbyJi5QTKiJCOXnTr?key=Q7iAS2jfC_-27U8wAr_7DQ"/>
                    <pic:cNvPicPr preferRelativeResize="0"/>
                  </pic:nvPicPr>
                  <pic:blipFill>
                    <a:blip r:embed="rId6"/>
                    <a:srcRect/>
                    <a:stretch>
                      <a:fillRect/>
                    </a:stretch>
                  </pic:blipFill>
                  <pic:spPr>
                    <a:xfrm>
                      <a:off x="0" y="0"/>
                      <a:ext cx="2468456" cy="1140284"/>
                    </a:xfrm>
                    <a:prstGeom prst="rect">
                      <a:avLst/>
                    </a:prstGeom>
                    <a:ln/>
                  </pic:spPr>
                </pic:pic>
              </a:graphicData>
            </a:graphic>
          </wp:inline>
        </w:drawing>
      </w:r>
    </w:p>
    <w:p w14:paraId="0D4FBCF0" w14:textId="77777777" w:rsidR="000F3FDE" w:rsidRDefault="00000000">
      <w:pPr>
        <w:spacing w:before="240" w:line="240" w:lineRule="auto"/>
        <w:jc w:val="center"/>
        <w:rPr>
          <w:sz w:val="24"/>
          <w:szCs w:val="24"/>
        </w:rPr>
      </w:pPr>
      <w:r>
        <w:rPr>
          <w:b/>
          <w:color w:val="000000"/>
          <w:sz w:val="32"/>
          <w:szCs w:val="32"/>
        </w:rPr>
        <w:t>Department of Chemistry</w:t>
      </w:r>
    </w:p>
    <w:p w14:paraId="470FEC19" w14:textId="77777777" w:rsidR="000F3FDE" w:rsidRDefault="000F3FDE">
      <w:pPr>
        <w:spacing w:after="0" w:line="240" w:lineRule="auto"/>
        <w:rPr>
          <w:sz w:val="24"/>
          <w:szCs w:val="24"/>
        </w:rPr>
      </w:pPr>
    </w:p>
    <w:p w14:paraId="48E15BAA" w14:textId="77777777" w:rsidR="000F3FDE" w:rsidRDefault="00000000">
      <w:pPr>
        <w:spacing w:before="240" w:line="240" w:lineRule="auto"/>
        <w:jc w:val="center"/>
        <w:rPr>
          <w:sz w:val="24"/>
          <w:szCs w:val="24"/>
        </w:rPr>
      </w:pPr>
      <w:r>
        <w:rPr>
          <w:b/>
          <w:color w:val="000000"/>
          <w:sz w:val="32"/>
          <w:szCs w:val="32"/>
        </w:rPr>
        <w:t xml:space="preserve">MSc Data Science Project </w:t>
      </w:r>
      <w:r>
        <w:rPr>
          <w:b/>
          <w:sz w:val="32"/>
          <w:szCs w:val="32"/>
        </w:rPr>
        <w:t>report</w:t>
      </w:r>
    </w:p>
    <w:p w14:paraId="088667C5" w14:textId="77777777" w:rsidR="000F3FDE" w:rsidRDefault="000F3FDE">
      <w:pPr>
        <w:spacing w:before="240" w:line="240" w:lineRule="auto"/>
        <w:jc w:val="center"/>
        <w:rPr>
          <w:sz w:val="32"/>
          <w:szCs w:val="32"/>
        </w:rPr>
      </w:pPr>
    </w:p>
    <w:p w14:paraId="2747B055" w14:textId="77777777" w:rsidR="000F3FDE" w:rsidRDefault="000F3FDE">
      <w:pPr>
        <w:spacing w:after="0" w:line="240" w:lineRule="auto"/>
        <w:rPr>
          <w:sz w:val="24"/>
          <w:szCs w:val="24"/>
        </w:rPr>
      </w:pPr>
    </w:p>
    <w:p w14:paraId="51814E94" w14:textId="77777777" w:rsidR="000F3FDE" w:rsidRDefault="000F3FDE">
      <w:pPr>
        <w:spacing w:after="0" w:line="240" w:lineRule="auto"/>
        <w:rPr>
          <w:sz w:val="24"/>
          <w:szCs w:val="24"/>
        </w:rPr>
      </w:pPr>
    </w:p>
    <w:p w14:paraId="011DE2DB" w14:textId="1D0B75B4"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0323C3D9" w14:textId="5BAF429F" w:rsidR="000F3FDE" w:rsidRDefault="00A012F3" w:rsidP="00A012F3">
      <w:pPr>
        <w:spacing w:before="240" w:line="240" w:lineRule="auto"/>
        <w:jc w:val="center"/>
        <w:rPr>
          <w:color w:val="000000"/>
        </w:rPr>
      </w:pPr>
      <w:r>
        <w:rPr>
          <w:color w:val="000000"/>
        </w:rPr>
        <w:t xml:space="preserve"> </w:t>
      </w:r>
    </w:p>
    <w:p w14:paraId="080F09E5" w14:textId="77777777" w:rsidR="00A012F3" w:rsidRDefault="00A012F3" w:rsidP="00A012F3">
      <w:pPr>
        <w:spacing w:before="240" w:line="240" w:lineRule="auto"/>
        <w:jc w:val="center"/>
        <w:rPr>
          <w:color w:val="000000"/>
        </w:rPr>
      </w:pPr>
    </w:p>
    <w:p w14:paraId="1C9BDBE5" w14:textId="77777777" w:rsidR="00A012F3" w:rsidRDefault="00A012F3" w:rsidP="00A012F3">
      <w:pPr>
        <w:spacing w:before="240" w:line="240" w:lineRule="auto"/>
        <w:jc w:val="center"/>
        <w:rPr>
          <w:sz w:val="24"/>
          <w:szCs w:val="24"/>
        </w:rPr>
      </w:pPr>
    </w:p>
    <w:p w14:paraId="0E1D16A7" w14:textId="77777777" w:rsidR="000F3FDE" w:rsidRDefault="00000000">
      <w:pPr>
        <w:spacing w:before="240" w:line="240" w:lineRule="auto"/>
        <w:jc w:val="center"/>
        <w:rPr>
          <w:sz w:val="24"/>
          <w:szCs w:val="24"/>
        </w:rPr>
      </w:pPr>
      <w:r>
        <w:rPr>
          <w:color w:val="000000"/>
        </w:rPr>
        <w:t>prepared by</w:t>
      </w:r>
    </w:p>
    <w:p w14:paraId="0CFACEB4" w14:textId="77777777" w:rsidR="000F3FDE" w:rsidRDefault="000F3FDE">
      <w:pPr>
        <w:spacing w:after="0" w:line="240" w:lineRule="auto"/>
        <w:rPr>
          <w:sz w:val="24"/>
          <w:szCs w:val="24"/>
        </w:rPr>
      </w:pPr>
    </w:p>
    <w:p w14:paraId="0CD88531" w14:textId="3F0DBC96" w:rsidR="000F3FDE" w:rsidRPr="00A012F3" w:rsidRDefault="00A012F3">
      <w:pPr>
        <w:spacing w:before="240" w:line="240" w:lineRule="auto"/>
        <w:jc w:val="center"/>
        <w:rPr>
          <w:sz w:val="28"/>
          <w:szCs w:val="28"/>
        </w:rPr>
      </w:pPr>
      <w:r w:rsidRPr="00A012F3">
        <w:rPr>
          <w:color w:val="000000"/>
          <w:sz w:val="24"/>
          <w:szCs w:val="24"/>
        </w:rPr>
        <w:t xml:space="preserve">  JASHWANTHIKAA DURAIKANNU RAJENDIRAN</w:t>
      </w:r>
    </w:p>
    <w:p w14:paraId="697A6C4F" w14:textId="1F2FA22B" w:rsidR="000F3FDE" w:rsidRDefault="00A012F3">
      <w:pPr>
        <w:spacing w:after="0" w:line="240" w:lineRule="auto"/>
        <w:rPr>
          <w:sz w:val="24"/>
          <w:szCs w:val="24"/>
        </w:rPr>
      </w:pPr>
      <w:r>
        <w:rPr>
          <w:noProof/>
          <w:color w:val="000000"/>
        </w:rPr>
        <mc:AlternateContent>
          <mc:Choice Requires="wps">
            <w:drawing>
              <wp:anchor distT="0" distB="0" distL="114300" distR="114300" simplePos="0" relativeHeight="251659264" behindDoc="0" locked="0" layoutInCell="1" allowOverlap="1" wp14:anchorId="234A4D52" wp14:editId="7B657383">
                <wp:simplePos x="0" y="0"/>
                <wp:positionH relativeFrom="column">
                  <wp:posOffset>1371600</wp:posOffset>
                </wp:positionH>
                <wp:positionV relativeFrom="paragraph">
                  <wp:posOffset>182880</wp:posOffset>
                </wp:positionV>
                <wp:extent cx="1760220" cy="259080"/>
                <wp:effectExtent l="0" t="0" r="0" b="7620"/>
                <wp:wrapNone/>
                <wp:docPr id="1604128515" name="Text Box 1"/>
                <wp:cNvGraphicFramePr/>
                <a:graphic xmlns:a="http://schemas.openxmlformats.org/drawingml/2006/main">
                  <a:graphicData uri="http://schemas.microsoft.com/office/word/2010/wordprocessingShape">
                    <wps:wsp>
                      <wps:cNvSpPr txBox="1"/>
                      <wps:spPr>
                        <a:xfrm>
                          <a:off x="0" y="0"/>
                          <a:ext cx="1760220" cy="259080"/>
                        </a:xfrm>
                        <a:prstGeom prst="rect">
                          <a:avLst/>
                        </a:prstGeom>
                        <a:solidFill>
                          <a:schemeClr val="lt1"/>
                        </a:solidFill>
                        <a:ln w="6350">
                          <a:noFill/>
                        </a:ln>
                      </wps:spPr>
                      <wps:txbx>
                        <w:txbxContent>
                          <w:p w14:paraId="6D91D635" w14:textId="61345D1A" w:rsidR="00A012F3" w:rsidRDefault="00A012F3">
                            <w:r w:rsidRPr="00A012F3">
                              <w:t>Prof</w:t>
                            </w:r>
                            <w:r>
                              <w:t>.</w:t>
                            </w:r>
                            <w:r w:rsidRPr="00A012F3">
                              <w:t xml:space="preserve"> Jacqui Hamil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A4D52" id="_x0000_t202" coordsize="21600,21600" o:spt="202" path="m,l,21600r21600,l21600,xe">
                <v:stroke joinstyle="miter"/>
                <v:path gradientshapeok="t" o:connecttype="rect"/>
              </v:shapetype>
              <v:shape id="Text Box 1" o:spid="_x0000_s1026" type="#_x0000_t202" style="position:absolute;margin-left:108pt;margin-top:14.4pt;width:138.6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" fillcolor="white [3201]" stroked="f" strokeweight=".5pt">
                <v:textbox>
                  <w:txbxContent>
                    <w:p w14:paraId="6D91D635" w14:textId="61345D1A" w:rsidR="00A012F3" w:rsidRDefault="00A012F3">
                      <w:r w:rsidRPr="00A012F3">
                        <w:t>Prof</w:t>
                      </w:r>
                      <w:r>
                        <w:t>.</w:t>
                      </w:r>
                      <w:r w:rsidRPr="00A012F3">
                        <w:t xml:space="preserve"> Jacqui Hamilton</w:t>
                      </w:r>
                    </w:p>
                  </w:txbxContent>
                </v:textbox>
              </v:shape>
            </w:pict>
          </mc:Fallback>
        </mc:AlternateContent>
      </w:r>
    </w:p>
    <w:p w14:paraId="189A05CB" w14:textId="727EBC47" w:rsidR="000F3FDE" w:rsidRDefault="00A012F3">
      <w:pPr>
        <w:spacing w:before="240" w:line="240" w:lineRule="auto"/>
        <w:rPr>
          <w:sz w:val="24"/>
          <w:szCs w:val="24"/>
        </w:rPr>
      </w:pPr>
      <w:r>
        <w:rPr>
          <w:noProof/>
          <w:color w:val="000000"/>
        </w:rPr>
        <mc:AlternateContent>
          <mc:Choice Requires="wps">
            <w:drawing>
              <wp:anchor distT="0" distB="0" distL="114300" distR="114300" simplePos="0" relativeHeight="251660288" behindDoc="0" locked="0" layoutInCell="1" allowOverlap="1" wp14:anchorId="0309F000" wp14:editId="61436DCB">
                <wp:simplePos x="0" y="0"/>
                <wp:positionH relativeFrom="column">
                  <wp:posOffset>899160</wp:posOffset>
                </wp:positionH>
                <wp:positionV relativeFrom="paragraph">
                  <wp:posOffset>316865</wp:posOffset>
                </wp:positionV>
                <wp:extent cx="1546860" cy="251460"/>
                <wp:effectExtent l="0" t="0" r="0" b="0"/>
                <wp:wrapNone/>
                <wp:docPr id="527164668" name="Text Box 2"/>
                <wp:cNvGraphicFramePr/>
                <a:graphic xmlns:a="http://schemas.openxmlformats.org/drawingml/2006/main">
                  <a:graphicData uri="http://schemas.microsoft.com/office/word/2010/wordprocessingShape">
                    <wps:wsp>
                      <wps:cNvSpPr txBox="1"/>
                      <wps:spPr>
                        <a:xfrm>
                          <a:off x="0" y="0"/>
                          <a:ext cx="1546860" cy="251460"/>
                        </a:xfrm>
                        <a:prstGeom prst="rect">
                          <a:avLst/>
                        </a:prstGeom>
                        <a:solidFill>
                          <a:schemeClr val="lt1"/>
                        </a:solidFill>
                        <a:ln w="6350">
                          <a:noFill/>
                        </a:ln>
                      </wps:spPr>
                      <wps:txbx>
                        <w:txbxContent>
                          <w:p w14:paraId="5A51A479" w14:textId="3CEB5196" w:rsidR="00A012F3" w:rsidRPr="00A012F3" w:rsidRDefault="00A012F3">
                            <w:pPr>
                              <w:rPr>
                                <w:lang w:val="en-IN"/>
                              </w:rPr>
                            </w:pPr>
                            <w:r>
                              <w:rPr>
                                <w:lang w:val="en-IN"/>
                              </w:rPr>
                              <w:t>28/08/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9F000" id="Text Box 2" o:spid="_x0000_s1027" type="#_x0000_t202" style="position:absolute;margin-left:70.8pt;margin-top:24.95pt;width:121.8pt;height:1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" fillcolor="white [3201]" stroked="f" strokeweight=".5pt">
                <v:textbox>
                  <w:txbxContent>
                    <w:p w14:paraId="5A51A479" w14:textId="3CEB5196" w:rsidR="00A012F3" w:rsidRPr="00A012F3" w:rsidRDefault="00A012F3">
                      <w:pPr>
                        <w:rPr>
                          <w:lang w:val="en-IN"/>
                        </w:rPr>
                      </w:pPr>
                      <w:r>
                        <w:rPr>
                          <w:lang w:val="en-IN"/>
                        </w:rPr>
                        <w:t>28/08/2025</w:t>
                      </w:r>
                    </w:p>
                  </w:txbxContent>
                </v:textbox>
              </v:shape>
            </w:pict>
          </mc:Fallback>
        </mc:AlternateContent>
      </w:r>
      <w:r>
        <w:rPr>
          <w:color w:val="000000"/>
        </w:rPr>
        <w:t>Project Supervisor</w:t>
      </w:r>
      <w:r>
        <w:rPr>
          <w:color w:val="000000"/>
        </w:rPr>
        <w:tab/>
        <w:t>……………………………………….</w:t>
      </w:r>
    </w:p>
    <w:p w14:paraId="67DCF038" w14:textId="6CE12219" w:rsidR="000F3FDE" w:rsidRDefault="00981C91">
      <w:pPr>
        <w:spacing w:before="240" w:line="240" w:lineRule="auto"/>
        <w:rPr>
          <w:sz w:val="24"/>
          <w:szCs w:val="24"/>
        </w:rPr>
      </w:pPr>
      <w:r>
        <w:rPr>
          <w:noProof/>
          <w:color w:val="000000"/>
        </w:rPr>
        <mc:AlternateContent>
          <mc:Choice Requires="wps">
            <w:drawing>
              <wp:anchor distT="0" distB="0" distL="114300" distR="114300" simplePos="0" relativeHeight="251665408" behindDoc="0" locked="0" layoutInCell="1" allowOverlap="1" wp14:anchorId="13E60701" wp14:editId="7AA21EEC">
                <wp:simplePos x="0" y="0"/>
                <wp:positionH relativeFrom="column">
                  <wp:posOffset>982980</wp:posOffset>
                </wp:positionH>
                <wp:positionV relativeFrom="paragraph">
                  <wp:posOffset>227330</wp:posOffset>
                </wp:positionV>
                <wp:extent cx="601980" cy="251460"/>
                <wp:effectExtent l="0" t="0" r="0" b="0"/>
                <wp:wrapNone/>
                <wp:docPr id="1804652041" name="Text Box 5"/>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noFill/>
                        </a:ln>
                      </wps:spPr>
                      <wps:txbx>
                        <w:txbxContent>
                          <w:p w14:paraId="0A21BA98" w14:textId="2BFBA727" w:rsidR="00981C91" w:rsidRPr="00C633BD" w:rsidRDefault="00C633BD">
                            <w:pPr>
                              <w:rPr>
                                <w:lang w:val="en-IN"/>
                              </w:rPr>
                            </w:pPr>
                            <w:r>
                              <w:rPr>
                                <w:lang w:val="en-IN"/>
                              </w:rPr>
                              <w:t>611</w:t>
                            </w:r>
                            <w:r w:rsidR="00077FD0">
                              <w:rPr>
                                <w:lang w:val="en-I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0701" id="Text Box 5" o:spid="_x0000_s1028" type="#_x0000_t202" style="position:absolute;margin-left:77.4pt;margin-top:17.9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2iEGQIAADI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" filled="f" stroked="f" strokeweight=".5pt">
                <v:textbox>
                  <w:txbxContent>
                    <w:p w14:paraId="0A21BA98" w14:textId="2BFBA727" w:rsidR="00981C91" w:rsidRPr="00C633BD" w:rsidRDefault="00C633BD">
                      <w:pPr>
                        <w:rPr>
                          <w:lang w:val="en-IN"/>
                        </w:rPr>
                      </w:pPr>
                      <w:r>
                        <w:rPr>
                          <w:lang w:val="en-IN"/>
                        </w:rPr>
                        <w:t>611</w:t>
                      </w:r>
                      <w:r w:rsidR="00077FD0">
                        <w:rPr>
                          <w:lang w:val="en-IN"/>
                        </w:rPr>
                        <w:t>2</w:t>
                      </w:r>
                    </w:p>
                  </w:txbxContent>
                </v:textbox>
              </v:shape>
            </w:pict>
          </mc:Fallback>
        </mc:AlternateContent>
      </w:r>
      <w:r>
        <w:rPr>
          <w:color w:val="000000"/>
        </w:rPr>
        <w:t>Date</w:t>
      </w:r>
      <w:r>
        <w:rPr>
          <w:color w:val="000000"/>
        </w:rPr>
        <w:tab/>
        <w:t>…………………………………………………………</w:t>
      </w:r>
    </w:p>
    <w:p w14:paraId="21F88C62" w14:textId="77777777" w:rsidR="000F3FDE" w:rsidRDefault="00000000">
      <w:pPr>
        <w:spacing w:before="240" w:line="240" w:lineRule="auto"/>
        <w:rPr>
          <w:color w:val="000000"/>
        </w:rPr>
      </w:pPr>
      <w:r>
        <w:rPr>
          <w:color w:val="000000"/>
        </w:rPr>
        <w:t>No. of Words</w:t>
      </w:r>
      <w:r>
        <w:rPr>
          <w:color w:val="000000"/>
        </w:rPr>
        <w:tab/>
        <w:t>……………………………………………….</w:t>
      </w:r>
    </w:p>
    <w:p w14:paraId="572E3EA0" w14:textId="77777777" w:rsidR="000F3FDE" w:rsidRDefault="00000000">
      <w:pPr>
        <w:spacing w:before="240" w:line="240" w:lineRule="auto"/>
        <w:rPr>
          <w:rFonts w:ascii="Arial" w:eastAsia="Arial" w:hAnsi="Arial" w:cs="Arial"/>
          <w:color w:val="000000"/>
        </w:rPr>
      </w:pPr>
      <w:r>
        <w:rPr>
          <w:color w:val="000000"/>
        </w:rPr>
        <w:t>202</w:t>
      </w:r>
      <w:r>
        <w:t>4</w:t>
      </w:r>
      <w:r>
        <w:rPr>
          <w:color w:val="000000"/>
        </w:rPr>
        <w:t>/2</w:t>
      </w:r>
      <w:r>
        <w:t>5</w:t>
      </w:r>
      <w:r>
        <w:rPr>
          <w:color w:val="000000"/>
        </w:rPr>
        <w:t xml:space="preserve"> Entry Cohort</w:t>
      </w:r>
    </w:p>
    <w:p w14:paraId="242574B7" w14:textId="77777777" w:rsidR="000F3FDE" w:rsidRDefault="000F3FDE">
      <w:pPr>
        <w:spacing w:before="240" w:line="240" w:lineRule="auto"/>
        <w:rPr>
          <w:rFonts w:ascii="Arial" w:eastAsia="Arial" w:hAnsi="Arial" w:cs="Arial"/>
          <w:color w:val="000000"/>
        </w:rPr>
      </w:pPr>
    </w:p>
    <w:p w14:paraId="4BFB5C3C" w14:textId="77777777" w:rsidR="000F3FDE" w:rsidRDefault="000F3FDE">
      <w:pPr>
        <w:spacing w:before="240" w:line="240" w:lineRule="auto"/>
        <w:rPr>
          <w:rFonts w:ascii="Arial" w:eastAsia="Arial" w:hAnsi="Arial" w:cs="Arial"/>
          <w:color w:val="000000"/>
        </w:rPr>
      </w:pPr>
    </w:p>
    <w:p w14:paraId="050E35C7" w14:textId="77777777" w:rsidR="000F3FDE" w:rsidRDefault="000F3FDE">
      <w:pPr>
        <w:spacing w:before="240" w:line="240" w:lineRule="auto"/>
        <w:rPr>
          <w:rFonts w:ascii="Times New Roman" w:eastAsia="Times New Roman" w:hAnsi="Times New Roman" w:cs="Times New Roman"/>
          <w:sz w:val="24"/>
          <w:szCs w:val="24"/>
        </w:rPr>
      </w:pPr>
    </w:p>
    <w:p w14:paraId="0D31CDD1" w14:textId="77777777" w:rsidR="000F3FDE" w:rsidRDefault="00000000">
      <w:pPr>
        <w:spacing w:before="240" w:after="240" w:line="240" w:lineRule="auto"/>
        <w:jc w:val="center"/>
        <w:rPr>
          <w:rFonts w:ascii="Times New Roman" w:eastAsia="Times New Roman" w:hAnsi="Times New Roman" w:cs="Times New Roman"/>
          <w:sz w:val="24"/>
          <w:szCs w:val="24"/>
        </w:rPr>
      </w:pPr>
      <w:bookmarkStart w:id="0" w:name="_heading=h.hs01bx1kjceb" w:colFirst="0" w:colLast="0"/>
      <w:bookmarkEnd w:id="0"/>
      <w:r>
        <w:rPr>
          <w:rFonts w:ascii="Arial" w:eastAsia="Arial" w:hAnsi="Arial" w:cs="Arial"/>
          <w:b/>
          <w:color w:val="000000"/>
          <w:sz w:val="32"/>
          <w:szCs w:val="32"/>
        </w:rPr>
        <w:lastRenderedPageBreak/>
        <w:t>Department of Chemistry: MSc Projects</w:t>
      </w:r>
    </w:p>
    <w:p w14:paraId="4AB17915" w14:textId="77777777" w:rsidR="000F3FDE" w:rsidRDefault="00000000">
      <w:pPr>
        <w:spacing w:after="0" w:line="240" w:lineRule="auto"/>
        <w:jc w:val="center"/>
        <w:rPr>
          <w:sz w:val="24"/>
          <w:szCs w:val="24"/>
        </w:rPr>
      </w:pPr>
      <w:r>
        <w:rPr>
          <w:sz w:val="24"/>
          <w:szCs w:val="24"/>
        </w:rPr>
        <w:t>Declaration of Help Received</w:t>
      </w:r>
    </w:p>
    <w:p w14:paraId="157EF046" w14:textId="36F174B0" w:rsidR="000F3FDE" w:rsidRDefault="00A012F3">
      <w:pPr>
        <w:spacing w:after="0" w:line="240" w:lineRule="auto"/>
        <w:rPr>
          <w:sz w:val="24"/>
          <w:szCs w:val="24"/>
        </w:rPr>
      </w:pPr>
      <w:r>
        <w:rPr>
          <w:noProof/>
          <w:sz w:val="24"/>
          <w:szCs w:val="24"/>
        </w:rPr>
        <mc:AlternateContent>
          <mc:Choice Requires="wps">
            <w:drawing>
              <wp:anchor distT="0" distB="0" distL="114300" distR="114300" simplePos="0" relativeHeight="251661312" behindDoc="0" locked="0" layoutInCell="1" allowOverlap="1" wp14:anchorId="68165276" wp14:editId="708A7A80">
                <wp:simplePos x="0" y="0"/>
                <wp:positionH relativeFrom="column">
                  <wp:posOffset>1341120</wp:posOffset>
                </wp:positionH>
                <wp:positionV relativeFrom="paragraph">
                  <wp:posOffset>22225</wp:posOffset>
                </wp:positionV>
                <wp:extent cx="2834640" cy="274320"/>
                <wp:effectExtent l="0" t="0" r="3810" b="0"/>
                <wp:wrapNone/>
                <wp:docPr id="811234964" name="Text Box 3"/>
                <wp:cNvGraphicFramePr/>
                <a:graphic xmlns:a="http://schemas.openxmlformats.org/drawingml/2006/main">
                  <a:graphicData uri="http://schemas.microsoft.com/office/word/2010/wordprocessingShape">
                    <wps:wsp>
                      <wps:cNvSpPr txBox="1"/>
                      <wps:spPr>
                        <a:xfrm>
                          <a:off x="0" y="0"/>
                          <a:ext cx="2834640" cy="274320"/>
                        </a:xfrm>
                        <a:prstGeom prst="rect">
                          <a:avLst/>
                        </a:prstGeom>
                        <a:solidFill>
                          <a:schemeClr val="lt1"/>
                        </a:solidFill>
                        <a:ln w="6350">
                          <a:noFill/>
                        </a:ln>
                      </wps:spPr>
                      <wps:txbx>
                        <w:txbxContent>
                          <w:p w14:paraId="04E239E0" w14:textId="67FF1ACE" w:rsidR="00A012F3" w:rsidRPr="00A012F3" w:rsidRDefault="00A012F3">
                            <w:pPr>
                              <w:rPr>
                                <w:lang w:val="en-IN"/>
                              </w:rPr>
                            </w:pPr>
                            <w:r>
                              <w:rPr>
                                <w:lang w:val="en-IN"/>
                              </w:rPr>
                              <w:t>JASHWANTHIKAA DURAIKANNU RAJEND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165276" id="Text Box 3" o:spid="_x0000_s1029" type="#_x0000_t202" style="position:absolute;margin-left:105.6pt;margin-top:1.75pt;width:223.2pt;height:2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" fillcolor="white [3201]" stroked="f" strokeweight=".5pt">
                <v:textbox>
                  <w:txbxContent>
                    <w:p w14:paraId="04E239E0" w14:textId="67FF1ACE" w:rsidR="00A012F3" w:rsidRPr="00A012F3" w:rsidRDefault="00A012F3">
                      <w:pPr>
                        <w:rPr>
                          <w:lang w:val="en-IN"/>
                        </w:rPr>
                      </w:pPr>
                      <w:r>
                        <w:rPr>
                          <w:lang w:val="en-IN"/>
                        </w:rPr>
                        <w:t>JASHWANTHIKAA DURAIKANNU RAJENDIRAN</w:t>
                      </w:r>
                    </w:p>
                  </w:txbxContent>
                </v:textbox>
              </v:shape>
            </w:pict>
          </mc:Fallback>
        </mc:AlternateContent>
      </w:r>
    </w:p>
    <w:p w14:paraId="41D47882" w14:textId="77777777" w:rsidR="000F3FDE" w:rsidRDefault="00000000">
      <w:pPr>
        <w:spacing w:after="0" w:line="240" w:lineRule="auto"/>
        <w:rPr>
          <w:sz w:val="24"/>
          <w:szCs w:val="24"/>
        </w:rPr>
      </w:pPr>
      <w:r>
        <w:rPr>
          <w:sz w:val="24"/>
          <w:szCs w:val="24"/>
        </w:rPr>
        <w:t>Name of Student……………………………………………………………………………….</w:t>
      </w:r>
    </w:p>
    <w:p w14:paraId="0F1FED38" w14:textId="60733FDB" w:rsidR="000F3FDE" w:rsidRDefault="00A012F3">
      <w:pPr>
        <w:spacing w:after="0" w:line="240" w:lineRule="auto"/>
        <w:rPr>
          <w:sz w:val="20"/>
          <w:szCs w:val="20"/>
        </w:rPr>
      </w:pPr>
      <w:r>
        <w:rPr>
          <w:noProof/>
          <w:sz w:val="20"/>
          <w:szCs w:val="20"/>
        </w:rPr>
        <mc:AlternateContent>
          <mc:Choice Requires="wps">
            <w:drawing>
              <wp:anchor distT="0" distB="0" distL="114300" distR="114300" simplePos="0" relativeHeight="251662336" behindDoc="0" locked="0" layoutInCell="1" allowOverlap="1" wp14:anchorId="4065990A" wp14:editId="00DE9092">
                <wp:simplePos x="0" y="0"/>
                <wp:positionH relativeFrom="column">
                  <wp:posOffset>1554480</wp:posOffset>
                </wp:positionH>
                <wp:positionV relativeFrom="paragraph">
                  <wp:posOffset>15875</wp:posOffset>
                </wp:positionV>
                <wp:extent cx="2438400" cy="243840"/>
                <wp:effectExtent l="0" t="0" r="0" b="3810"/>
                <wp:wrapNone/>
                <wp:docPr id="177377161" name="Text Box 4"/>
                <wp:cNvGraphicFramePr/>
                <a:graphic xmlns:a="http://schemas.openxmlformats.org/drawingml/2006/main">
                  <a:graphicData uri="http://schemas.microsoft.com/office/word/2010/wordprocessingShape">
                    <wps:wsp>
                      <wps:cNvSpPr txBox="1"/>
                      <wps:spPr>
                        <a:xfrm>
                          <a:off x="0" y="0"/>
                          <a:ext cx="2438400" cy="243840"/>
                        </a:xfrm>
                        <a:prstGeom prst="rect">
                          <a:avLst/>
                        </a:prstGeom>
                        <a:solidFill>
                          <a:schemeClr val="lt1"/>
                        </a:solidFill>
                        <a:ln w="6350">
                          <a:noFill/>
                        </a:ln>
                      </wps:spPr>
                      <wps:txb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5990A" id="Text Box 4" o:spid="_x0000_s1030" type="#_x0000_t202" style="position:absolute;margin-left:122.4pt;margin-top:1.25pt;width:192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" fillcolor="white [3201]" stroked="f" strokeweight=".5pt">
                <v:textbo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v:textbox>
              </v:shape>
            </w:pict>
          </mc:Fallback>
        </mc:AlternateContent>
      </w:r>
    </w:p>
    <w:p w14:paraId="56DC3697" w14:textId="77777777" w:rsidR="000F3FDE" w:rsidRDefault="00000000">
      <w:pPr>
        <w:spacing w:after="0" w:line="240" w:lineRule="auto"/>
        <w:rPr>
          <w:sz w:val="24"/>
          <w:szCs w:val="24"/>
        </w:rPr>
      </w:pPr>
      <w:r>
        <w:rPr>
          <w:sz w:val="24"/>
          <w:szCs w:val="24"/>
        </w:rPr>
        <w:t>Project Supervisor(s)…………………………………………………………………………</w:t>
      </w:r>
    </w:p>
    <w:p w14:paraId="59271000" w14:textId="77777777" w:rsidR="000F3FDE" w:rsidRDefault="000F3FDE">
      <w:pPr>
        <w:spacing w:after="0" w:line="240" w:lineRule="auto"/>
        <w:rPr>
          <w:sz w:val="16"/>
          <w:szCs w:val="16"/>
        </w:rPr>
      </w:pPr>
    </w:p>
    <w:p w14:paraId="4A9DC556" w14:textId="77777777" w:rsidR="000F3FDE" w:rsidRDefault="00000000">
      <w:pPr>
        <w:spacing w:after="0" w:line="240" w:lineRule="auto"/>
        <w:rPr>
          <w:sz w:val="16"/>
          <w:szCs w:val="16"/>
        </w:rPr>
      </w:pPr>
      <w:r>
        <w:t xml:space="preserve">This form should be completed by each student and submitted as part of the report.  The information provided allows proper acknowledgement of the help you have received and will help the markers in evaluating your performance.  </w:t>
      </w:r>
      <w:r>
        <w:br/>
      </w:r>
    </w:p>
    <w:p w14:paraId="21A85F51" w14:textId="77777777" w:rsidR="000F3FDE" w:rsidRDefault="00000000">
      <w:pPr>
        <w:numPr>
          <w:ilvl w:val="0"/>
          <w:numId w:val="2"/>
        </w:numPr>
        <w:spacing w:after="0" w:line="240" w:lineRule="auto"/>
        <w:rPr>
          <w:sz w:val="24"/>
          <w:szCs w:val="24"/>
        </w:rPr>
      </w:pPr>
      <w:r>
        <w:rPr>
          <w:sz w:val="24"/>
          <w:szCs w:val="24"/>
        </w:rPr>
        <w:t>Did anyone other than the project supervisor(s) assist you in carrying out your project?</w:t>
      </w:r>
      <w:r>
        <w:rPr>
          <w:sz w:val="16"/>
          <w:szCs w:val="16"/>
        </w:rPr>
        <w:t xml:space="preserve"> </w:t>
      </w:r>
      <w:r>
        <w:rPr>
          <w:sz w:val="24"/>
          <w:szCs w:val="24"/>
        </w:rPr>
        <w:t>Tick the appropriate box:</w:t>
      </w:r>
    </w:p>
    <w:p w14:paraId="535D6F8E" w14:textId="0FFFAB36" w:rsidR="000F3FDE" w:rsidRPr="00CF7261" w:rsidRDefault="00A012F3" w:rsidP="00CF7261">
      <w:pPr>
        <w:pStyle w:val="ListParagraph"/>
        <w:numPr>
          <w:ilvl w:val="0"/>
          <w:numId w:val="6"/>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428D7F37" w14:textId="4067400D" w:rsidR="000F3FDE" w:rsidRDefault="000F3FDE">
      <w:pPr>
        <w:spacing w:after="0" w:line="240" w:lineRule="auto"/>
        <w:rPr>
          <w:sz w:val="16"/>
          <w:szCs w:val="16"/>
        </w:rPr>
      </w:pPr>
    </w:p>
    <w:p w14:paraId="495638A5" w14:textId="77777777" w:rsidR="000F3FDE" w:rsidRDefault="00000000">
      <w:pPr>
        <w:spacing w:after="0" w:line="240" w:lineRule="auto"/>
        <w:ind w:left="720"/>
        <w:rPr>
          <w:sz w:val="24"/>
          <w:szCs w:val="24"/>
        </w:rPr>
      </w:pPr>
      <w:r>
        <w:rPr>
          <w:sz w:val="24"/>
          <w:szCs w:val="24"/>
        </w:rPr>
        <w:t>If yes, detail the help received (Suggested categories are given below the table):</w:t>
      </w:r>
    </w:p>
    <w:p w14:paraId="0BC7FFB7" w14:textId="77777777" w:rsidR="000F3FDE" w:rsidRDefault="000F3FDE">
      <w:pPr>
        <w:spacing w:after="0" w:line="240" w:lineRule="auto"/>
        <w:rPr>
          <w:sz w:val="16"/>
          <w:szCs w:val="16"/>
        </w:rPr>
      </w:pP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06"/>
        <w:gridCol w:w="1940"/>
        <w:gridCol w:w="4870"/>
      </w:tblGrid>
      <w:tr w:rsidR="000F3FDE" w14:paraId="2E890D22" w14:textId="77777777">
        <w:tc>
          <w:tcPr>
            <w:tcW w:w="2206" w:type="dxa"/>
          </w:tcPr>
          <w:p w14:paraId="12A9C6EE" w14:textId="77777777" w:rsidR="000F3FDE" w:rsidRDefault="00000000">
            <w:pPr>
              <w:spacing w:after="0" w:line="240" w:lineRule="auto"/>
              <w:rPr>
                <w:sz w:val="24"/>
                <w:szCs w:val="24"/>
              </w:rPr>
            </w:pPr>
            <w:r>
              <w:rPr>
                <w:sz w:val="24"/>
                <w:szCs w:val="24"/>
              </w:rPr>
              <w:t>Name of Helper</w:t>
            </w:r>
          </w:p>
        </w:tc>
        <w:tc>
          <w:tcPr>
            <w:tcW w:w="1940" w:type="dxa"/>
          </w:tcPr>
          <w:p w14:paraId="16415BD3" w14:textId="77777777" w:rsidR="000F3FDE" w:rsidRDefault="00000000">
            <w:pPr>
              <w:spacing w:after="0" w:line="240" w:lineRule="auto"/>
              <w:rPr>
                <w:sz w:val="24"/>
                <w:szCs w:val="24"/>
              </w:rPr>
            </w:pPr>
            <w:r>
              <w:rPr>
                <w:sz w:val="24"/>
                <w:szCs w:val="24"/>
              </w:rPr>
              <w:t>Category (</w:t>
            </w:r>
            <w:proofErr w:type="spellStart"/>
            <w:r>
              <w:rPr>
                <w:sz w:val="24"/>
                <w:szCs w:val="24"/>
              </w:rPr>
              <w:t>i</w:t>
            </w:r>
            <w:proofErr w:type="spellEnd"/>
            <w:r>
              <w:rPr>
                <w:sz w:val="24"/>
                <w:szCs w:val="24"/>
              </w:rPr>
              <w:t xml:space="preserve"> to v)</w:t>
            </w:r>
          </w:p>
        </w:tc>
        <w:tc>
          <w:tcPr>
            <w:tcW w:w="4870" w:type="dxa"/>
          </w:tcPr>
          <w:p w14:paraId="646C6C71" w14:textId="77777777" w:rsidR="000F3FDE" w:rsidRDefault="00000000">
            <w:pPr>
              <w:spacing w:after="0" w:line="240" w:lineRule="auto"/>
              <w:rPr>
                <w:sz w:val="24"/>
                <w:szCs w:val="24"/>
              </w:rPr>
            </w:pPr>
            <w:r>
              <w:rPr>
                <w:sz w:val="24"/>
                <w:szCs w:val="24"/>
              </w:rPr>
              <w:t>Details (if necessary)</w:t>
            </w:r>
          </w:p>
        </w:tc>
      </w:tr>
      <w:tr w:rsidR="000F3FDE" w14:paraId="64B5ABDD" w14:textId="77777777">
        <w:tc>
          <w:tcPr>
            <w:tcW w:w="2206" w:type="dxa"/>
          </w:tcPr>
          <w:p w14:paraId="5AC9A246" w14:textId="77777777" w:rsidR="000F3FDE" w:rsidRDefault="000F3FDE">
            <w:pPr>
              <w:spacing w:after="0" w:line="240" w:lineRule="auto"/>
              <w:rPr>
                <w:sz w:val="18"/>
                <w:szCs w:val="18"/>
              </w:rPr>
            </w:pPr>
          </w:p>
          <w:p w14:paraId="046337DE" w14:textId="602F1004" w:rsidR="000F3FDE" w:rsidRDefault="007D7454">
            <w:pPr>
              <w:spacing w:after="0" w:line="240" w:lineRule="auto"/>
              <w:rPr>
                <w:sz w:val="18"/>
                <w:szCs w:val="18"/>
              </w:rPr>
            </w:pPr>
            <w:r w:rsidRPr="007D7454">
              <w:t>Thomas Cornell</w:t>
            </w:r>
          </w:p>
        </w:tc>
        <w:tc>
          <w:tcPr>
            <w:tcW w:w="1940" w:type="dxa"/>
          </w:tcPr>
          <w:p w14:paraId="6D62EA5B" w14:textId="43CDF38D" w:rsidR="000F3FDE" w:rsidRDefault="00BE705F">
            <w:pPr>
              <w:spacing w:after="0" w:line="240" w:lineRule="auto"/>
              <w:rPr>
                <w:sz w:val="18"/>
                <w:szCs w:val="18"/>
              </w:rPr>
            </w:pPr>
            <w:r>
              <w:rPr>
                <w:sz w:val="18"/>
                <w:szCs w:val="18"/>
              </w:rPr>
              <w:t>(</w:t>
            </w:r>
            <w:proofErr w:type="spellStart"/>
            <w:r w:rsidR="00B9269F">
              <w:rPr>
                <w:sz w:val="18"/>
                <w:szCs w:val="18"/>
              </w:rPr>
              <w:t>i</w:t>
            </w:r>
            <w:proofErr w:type="spellEnd"/>
            <w:r w:rsidR="00B9269F">
              <w:rPr>
                <w:sz w:val="18"/>
                <w:szCs w:val="18"/>
              </w:rPr>
              <w:t>)</w:t>
            </w:r>
          </w:p>
        </w:tc>
        <w:tc>
          <w:tcPr>
            <w:tcW w:w="4870" w:type="dxa"/>
          </w:tcPr>
          <w:p w14:paraId="06C5936F" w14:textId="77777777" w:rsidR="000F3FDE" w:rsidRDefault="000F3FDE">
            <w:pPr>
              <w:spacing w:after="0" w:line="240" w:lineRule="auto"/>
              <w:rPr>
                <w:sz w:val="18"/>
                <w:szCs w:val="18"/>
              </w:rPr>
            </w:pPr>
          </w:p>
        </w:tc>
      </w:tr>
      <w:tr w:rsidR="000F3FDE" w14:paraId="065139F0" w14:textId="77777777">
        <w:tc>
          <w:tcPr>
            <w:tcW w:w="2206" w:type="dxa"/>
          </w:tcPr>
          <w:p w14:paraId="288F3360" w14:textId="77777777" w:rsidR="000F3FDE" w:rsidRDefault="000F3FDE">
            <w:pPr>
              <w:spacing w:after="0" w:line="240" w:lineRule="auto"/>
              <w:rPr>
                <w:sz w:val="18"/>
                <w:szCs w:val="18"/>
              </w:rPr>
            </w:pPr>
          </w:p>
          <w:p w14:paraId="18B2A78B" w14:textId="77777777" w:rsidR="000F3FDE" w:rsidRDefault="000F3FDE">
            <w:pPr>
              <w:spacing w:after="0" w:line="240" w:lineRule="auto"/>
              <w:rPr>
                <w:sz w:val="18"/>
                <w:szCs w:val="18"/>
              </w:rPr>
            </w:pPr>
          </w:p>
        </w:tc>
        <w:tc>
          <w:tcPr>
            <w:tcW w:w="1940" w:type="dxa"/>
          </w:tcPr>
          <w:p w14:paraId="18D245C8" w14:textId="77777777" w:rsidR="000F3FDE" w:rsidRDefault="000F3FDE">
            <w:pPr>
              <w:spacing w:after="0" w:line="240" w:lineRule="auto"/>
              <w:rPr>
                <w:sz w:val="18"/>
                <w:szCs w:val="18"/>
              </w:rPr>
            </w:pPr>
          </w:p>
        </w:tc>
        <w:tc>
          <w:tcPr>
            <w:tcW w:w="4870" w:type="dxa"/>
          </w:tcPr>
          <w:p w14:paraId="55CBCBAB" w14:textId="77777777" w:rsidR="000F3FDE" w:rsidRDefault="000F3FDE">
            <w:pPr>
              <w:spacing w:after="0" w:line="240" w:lineRule="auto"/>
              <w:rPr>
                <w:sz w:val="18"/>
                <w:szCs w:val="18"/>
              </w:rPr>
            </w:pPr>
          </w:p>
        </w:tc>
      </w:tr>
      <w:tr w:rsidR="000F3FDE" w14:paraId="13549251" w14:textId="77777777">
        <w:tc>
          <w:tcPr>
            <w:tcW w:w="2206" w:type="dxa"/>
          </w:tcPr>
          <w:p w14:paraId="7528655B" w14:textId="77777777" w:rsidR="000F3FDE" w:rsidRDefault="000F3FDE">
            <w:pPr>
              <w:spacing w:after="0" w:line="240" w:lineRule="auto"/>
              <w:rPr>
                <w:sz w:val="18"/>
                <w:szCs w:val="18"/>
              </w:rPr>
            </w:pPr>
          </w:p>
          <w:p w14:paraId="29C5449A" w14:textId="77777777" w:rsidR="000F3FDE" w:rsidRDefault="000F3FDE">
            <w:pPr>
              <w:spacing w:after="0" w:line="240" w:lineRule="auto"/>
              <w:rPr>
                <w:sz w:val="18"/>
                <w:szCs w:val="18"/>
              </w:rPr>
            </w:pPr>
          </w:p>
        </w:tc>
        <w:tc>
          <w:tcPr>
            <w:tcW w:w="1940" w:type="dxa"/>
          </w:tcPr>
          <w:p w14:paraId="0FE59B32" w14:textId="77777777" w:rsidR="000F3FDE" w:rsidRDefault="000F3FDE">
            <w:pPr>
              <w:spacing w:after="0" w:line="240" w:lineRule="auto"/>
              <w:rPr>
                <w:sz w:val="18"/>
                <w:szCs w:val="18"/>
              </w:rPr>
            </w:pPr>
          </w:p>
        </w:tc>
        <w:tc>
          <w:tcPr>
            <w:tcW w:w="4870" w:type="dxa"/>
          </w:tcPr>
          <w:p w14:paraId="767F7912" w14:textId="77777777" w:rsidR="000F3FDE" w:rsidRDefault="000F3FDE">
            <w:pPr>
              <w:spacing w:after="0" w:line="240" w:lineRule="auto"/>
              <w:rPr>
                <w:sz w:val="18"/>
                <w:szCs w:val="18"/>
              </w:rPr>
            </w:pPr>
          </w:p>
        </w:tc>
      </w:tr>
    </w:tbl>
    <w:p w14:paraId="2E7DDAC2" w14:textId="77777777" w:rsidR="000F3FDE" w:rsidRDefault="000F3FDE">
      <w:pPr>
        <w:spacing w:after="0" w:line="240" w:lineRule="auto"/>
        <w:rPr>
          <w:sz w:val="16"/>
          <w:szCs w:val="16"/>
        </w:rPr>
      </w:pPr>
    </w:p>
    <w:p w14:paraId="2D3E1A32" w14:textId="77777777" w:rsidR="000F3FDE" w:rsidRDefault="00000000">
      <w:pPr>
        <w:numPr>
          <w:ilvl w:val="0"/>
          <w:numId w:val="3"/>
        </w:numPr>
        <w:spacing w:after="0" w:line="240" w:lineRule="auto"/>
      </w:pPr>
      <w:r>
        <w:t>Day to day help</w:t>
      </w:r>
    </w:p>
    <w:p w14:paraId="427FC236" w14:textId="77777777" w:rsidR="000F3FDE" w:rsidRDefault="00000000">
      <w:pPr>
        <w:numPr>
          <w:ilvl w:val="0"/>
          <w:numId w:val="3"/>
        </w:numPr>
        <w:spacing w:after="0" w:line="240" w:lineRule="auto"/>
      </w:pPr>
      <w:r>
        <w:t>Initial training in a technique or operation</w:t>
      </w:r>
    </w:p>
    <w:p w14:paraId="3A4A677C" w14:textId="77777777" w:rsidR="000F3FDE" w:rsidRDefault="00000000">
      <w:pPr>
        <w:numPr>
          <w:ilvl w:val="0"/>
          <w:numId w:val="3"/>
        </w:numPr>
        <w:spacing w:after="0" w:line="240" w:lineRule="auto"/>
      </w:pPr>
      <w:r>
        <w:t>Specific assistance (e.g. operation of instrumentation)</w:t>
      </w:r>
    </w:p>
    <w:p w14:paraId="5370E007" w14:textId="77777777" w:rsidR="000F3FDE" w:rsidRDefault="00000000">
      <w:pPr>
        <w:numPr>
          <w:ilvl w:val="0"/>
          <w:numId w:val="3"/>
        </w:numPr>
        <w:spacing w:after="0" w:line="240" w:lineRule="auto"/>
      </w:pPr>
      <w:r>
        <w:t>Help with interpretation of results</w:t>
      </w:r>
    </w:p>
    <w:p w14:paraId="2C4F6089" w14:textId="77777777" w:rsidR="000F3FDE" w:rsidRDefault="00000000">
      <w:pPr>
        <w:numPr>
          <w:ilvl w:val="0"/>
          <w:numId w:val="3"/>
        </w:numPr>
        <w:spacing w:after="0" w:line="240" w:lineRule="auto"/>
      </w:pPr>
      <w:r>
        <w:t>Any other category of help</w:t>
      </w:r>
    </w:p>
    <w:p w14:paraId="7C372223" w14:textId="77777777" w:rsidR="000F3FDE" w:rsidRDefault="000F3FDE">
      <w:pPr>
        <w:spacing w:after="0" w:line="240" w:lineRule="auto"/>
        <w:rPr>
          <w:sz w:val="16"/>
          <w:szCs w:val="16"/>
        </w:rPr>
      </w:pPr>
    </w:p>
    <w:p w14:paraId="6A2585A9" w14:textId="77777777" w:rsidR="000F3FDE" w:rsidRDefault="00000000">
      <w:pPr>
        <w:numPr>
          <w:ilvl w:val="0"/>
          <w:numId w:val="2"/>
        </w:numPr>
        <w:spacing w:after="0" w:line="240" w:lineRule="auto"/>
        <w:ind w:left="360"/>
        <w:rPr>
          <w:sz w:val="24"/>
          <w:szCs w:val="24"/>
        </w:rPr>
      </w:pPr>
      <w:r>
        <w:rPr>
          <w:sz w:val="24"/>
          <w:szCs w:val="24"/>
        </w:rPr>
        <w:t>Did your project supervisor(s) provide you with material assistance towards completing your project (e.g. code which produced or analysed results, graphs which you have included in your report)? Tick the appropriate box:</w:t>
      </w:r>
    </w:p>
    <w:p w14:paraId="3C85826E" w14:textId="791BF7AC" w:rsidR="000F3FDE" w:rsidRPr="00CF7261" w:rsidRDefault="00A27646" w:rsidP="00CF7261">
      <w:pPr>
        <w:pStyle w:val="ListParagraph"/>
        <w:numPr>
          <w:ilvl w:val="0"/>
          <w:numId w:val="5"/>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68E98E39" w14:textId="77777777" w:rsidR="000F3FDE" w:rsidRDefault="000F3FDE">
      <w:pPr>
        <w:spacing w:after="0" w:line="240" w:lineRule="auto"/>
        <w:ind w:left="720"/>
        <w:rPr>
          <w:sz w:val="16"/>
          <w:szCs w:val="16"/>
        </w:rPr>
      </w:pPr>
    </w:p>
    <w:p w14:paraId="63021FDC" w14:textId="77777777" w:rsidR="000F3FDE" w:rsidRDefault="00000000">
      <w:pPr>
        <w:spacing w:after="0" w:line="240" w:lineRule="auto"/>
        <w:ind w:left="720"/>
        <w:rPr>
          <w:sz w:val="24"/>
          <w:szCs w:val="24"/>
        </w:rPr>
      </w:pPr>
      <w:r>
        <w:rPr>
          <w:sz w:val="24"/>
          <w:szCs w:val="24"/>
        </w:rPr>
        <w:t>If yes, please provide details of the help received:</w:t>
      </w:r>
    </w:p>
    <w:tbl>
      <w:tblPr>
        <w:tblStyle w:val="a6"/>
        <w:tblW w:w="8970"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70"/>
      </w:tblGrid>
      <w:tr w:rsidR="000F3FDE" w14:paraId="4CCC8550" w14:textId="77777777">
        <w:tc>
          <w:tcPr>
            <w:tcW w:w="8970" w:type="dxa"/>
            <w:tcMar>
              <w:top w:w="100" w:type="dxa"/>
              <w:left w:w="100" w:type="dxa"/>
              <w:bottom w:w="100" w:type="dxa"/>
              <w:right w:w="100" w:type="dxa"/>
            </w:tcMar>
          </w:tcPr>
          <w:p w14:paraId="37C99E59" w14:textId="6DCFA0E9" w:rsidR="000F3FDE" w:rsidRDefault="00FE3FA0">
            <w:pPr>
              <w:widowControl w:val="0"/>
              <w:pBdr>
                <w:top w:val="nil"/>
                <w:left w:val="nil"/>
                <w:bottom w:val="nil"/>
                <w:right w:val="nil"/>
                <w:between w:val="nil"/>
              </w:pBdr>
              <w:spacing w:after="0" w:line="240" w:lineRule="auto"/>
              <w:rPr>
                <w:sz w:val="24"/>
                <w:szCs w:val="24"/>
              </w:rPr>
            </w:pPr>
            <w:r w:rsidRPr="008A6639">
              <w:t xml:space="preserve">My </w:t>
            </w:r>
            <w:r w:rsidR="008A6639" w:rsidRPr="008A6639">
              <w:t>supervisor</w:t>
            </w:r>
            <w:r w:rsidRPr="008A6639">
              <w:t xml:space="preserve"> helped me provide code for </w:t>
            </w:r>
            <w:r w:rsidR="00F241D8" w:rsidRPr="008A6639">
              <w:t>SMILES Fingerprint Calculation, assisted with SIRIUS prediction setup, and supported access to the real laboratory sample used for validation.</w:t>
            </w:r>
          </w:p>
        </w:tc>
      </w:tr>
    </w:tbl>
    <w:p w14:paraId="5D2324C1" w14:textId="77777777" w:rsidR="000F3FDE" w:rsidRDefault="00000000">
      <w:pPr>
        <w:numPr>
          <w:ilvl w:val="0"/>
          <w:numId w:val="2"/>
        </w:numPr>
        <w:spacing w:after="0" w:line="240" w:lineRule="auto"/>
        <w:ind w:left="360"/>
        <w:rPr>
          <w:sz w:val="24"/>
          <w:szCs w:val="24"/>
        </w:rPr>
      </w:pPr>
      <w:r>
        <w:rPr>
          <w:sz w:val="24"/>
          <w:szCs w:val="24"/>
        </w:rPr>
        <w:t>I have read the Assessment Information in the MSc Handbook on academic misconduct and plagiarism. I have completed the Academic Integrity Tutorial.</w:t>
      </w:r>
    </w:p>
    <w:p w14:paraId="2845E006" w14:textId="77777777" w:rsidR="000F3FDE" w:rsidRDefault="00000000">
      <w:pPr>
        <w:spacing w:after="0" w:line="240" w:lineRule="auto"/>
        <w:ind w:left="360"/>
        <w:rPr>
          <w:sz w:val="24"/>
          <w:szCs w:val="24"/>
        </w:rPr>
      </w:pPr>
      <w:r>
        <w:rPr>
          <w:sz w:val="24"/>
          <w:szCs w:val="24"/>
        </w:rPr>
        <w:t xml:space="preserve">I declare that this assessment is a presentation of original work, I am the sole author and I am not attempting to pass off work created by generative AI content tools as my own. </w:t>
      </w:r>
    </w:p>
    <w:p w14:paraId="1BB00CD7" w14:textId="77777777" w:rsidR="000F3FDE" w:rsidRDefault="000F3FDE">
      <w:pPr>
        <w:spacing w:after="0" w:line="240" w:lineRule="auto"/>
        <w:ind w:left="360"/>
        <w:rPr>
          <w:sz w:val="24"/>
          <w:szCs w:val="24"/>
        </w:rPr>
      </w:pPr>
    </w:p>
    <w:p w14:paraId="4BE95298" w14:textId="77777777" w:rsidR="000F3FDE" w:rsidRDefault="00000000">
      <w:pPr>
        <w:spacing w:after="0" w:line="240" w:lineRule="auto"/>
        <w:rPr>
          <w:sz w:val="24"/>
          <w:szCs w:val="24"/>
        </w:rPr>
      </w:pPr>
      <w:r>
        <w:rPr>
          <w:sz w:val="24"/>
          <w:szCs w:val="24"/>
        </w:rPr>
        <w:t>Name of student (in lieu of signature)</w:t>
      </w:r>
    </w:p>
    <w:p w14:paraId="51127DCA" w14:textId="77777777" w:rsidR="000F3FDE" w:rsidRDefault="00000000">
      <w:pPr>
        <w:spacing w:after="0" w:line="240" w:lineRule="auto"/>
        <w:rPr>
          <w:sz w:val="24"/>
          <w:szCs w:val="24"/>
        </w:rPr>
      </w:pPr>
      <w:r>
        <w:rPr>
          <w:sz w:val="24"/>
          <w:szCs w:val="24"/>
        </w:rPr>
        <w:tab/>
      </w:r>
      <w:r>
        <w:rPr>
          <w:sz w:val="24"/>
          <w:szCs w:val="24"/>
        </w:rPr>
        <w:tab/>
      </w:r>
    </w:p>
    <w:p w14:paraId="4D708FCA" w14:textId="3C43A734" w:rsidR="000F3FDE" w:rsidRPr="0096186D" w:rsidRDefault="0096186D">
      <w:pPr>
        <w:spacing w:after="0" w:line="240" w:lineRule="auto"/>
        <w:ind w:firstLine="360"/>
      </w:pPr>
      <w:r w:rsidRPr="0096186D">
        <w:t xml:space="preserve">Jashwanthikaa </w:t>
      </w:r>
      <w:proofErr w:type="spellStart"/>
      <w:r w:rsidRPr="0096186D">
        <w:t>Duraikannu</w:t>
      </w:r>
      <w:proofErr w:type="spellEnd"/>
      <w:r w:rsidRPr="0096186D">
        <w:t xml:space="preserve"> Rajendiran</w:t>
      </w:r>
    </w:p>
    <w:p w14:paraId="7D8DB6A2" w14:textId="5305962E" w:rsidR="009876D4" w:rsidRPr="009876D4" w:rsidRDefault="00000000" w:rsidP="009876D4">
      <w:pPr>
        <w:spacing w:after="0" w:line="240" w:lineRule="auto"/>
        <w:ind w:firstLine="360"/>
        <w:rPr>
          <w:sz w:val="24"/>
          <w:szCs w:val="24"/>
        </w:rPr>
      </w:pPr>
      <w:proofErr w:type="gramStart"/>
      <w:r>
        <w:rPr>
          <w:sz w:val="24"/>
          <w:szCs w:val="24"/>
        </w:rPr>
        <w:t>..</w:t>
      </w:r>
      <w:proofErr w:type="gramEnd"/>
      <w:r>
        <w:rPr>
          <w:sz w:val="24"/>
          <w:szCs w:val="24"/>
        </w:rPr>
        <w:t>……</w:t>
      </w:r>
      <w:r w:rsidR="00D35C91">
        <w:rPr>
          <w:sz w:val="24"/>
          <w:szCs w:val="24"/>
        </w:rPr>
        <w:t>28/08/2025</w:t>
      </w:r>
      <w:r>
        <w:rPr>
          <w:sz w:val="24"/>
          <w:szCs w:val="24"/>
        </w:rPr>
        <w:t>…………………………………………………………………………</w:t>
      </w:r>
      <w:r>
        <w:br w:type="page"/>
      </w:r>
      <w:bookmarkStart w:id="1" w:name="_heading=h.wyqnexjoavfr" w:colFirst="0" w:colLast="0"/>
      <w:bookmarkEnd w:id="1"/>
      <w:r w:rsidR="009876D4" w:rsidRPr="005450D6">
        <w:rPr>
          <w:rFonts w:ascii="Times New Roman" w:hAnsi="Times New Roman" w:cs="Times New Roman"/>
          <w:b/>
          <w:bCs/>
          <w:sz w:val="52"/>
          <w:szCs w:val="52"/>
        </w:rPr>
        <w:lastRenderedPageBreak/>
        <w:t>Abstract</w:t>
      </w:r>
    </w:p>
    <w:p w14:paraId="50538E0D" w14:textId="77777777" w:rsidR="009876D4" w:rsidRPr="009876D4" w:rsidRDefault="009876D4" w:rsidP="009876D4">
      <w:pPr>
        <w:spacing w:after="0"/>
        <w:rPr>
          <w:rFonts w:ascii="Times New Roman" w:hAnsi="Times New Roman" w:cs="Times New Roman"/>
          <w:b/>
          <w:bCs/>
          <w:sz w:val="36"/>
          <w:szCs w:val="36"/>
        </w:rPr>
      </w:pPr>
    </w:p>
    <w:p w14:paraId="40A44DE7" w14:textId="1BF1F510"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Natural and Human-made aerosol are atmospheric particles that have the potential to carry carcinogenic chemicals that can harm public health. Conventional tests for toxicity tests, although well established, are time-consuming, expensive, and </w:t>
      </w:r>
      <w:r w:rsidR="00F63537" w:rsidRPr="00F63537">
        <w:rPr>
          <w:rFonts w:ascii="Times New Roman" w:hAnsi="Times New Roman" w:cs="Times New Roman"/>
          <w:sz w:val="24"/>
          <w:szCs w:val="24"/>
        </w:rPr>
        <w:t>limited by ethics (can’t test on people and must limit animal use),</w:t>
      </w:r>
      <w:r w:rsidRPr="000772AD">
        <w:rPr>
          <w:rFonts w:ascii="Times New Roman" w:hAnsi="Times New Roman" w:cs="Times New Roman"/>
          <w:sz w:val="24"/>
          <w:szCs w:val="24"/>
        </w:rPr>
        <w:t xml:space="preserve"> and thus unsuitable for large-scale environmental screening. This study solves two primary goals: building a model for predicting p53-mediated carcinogenicity of ambient chemicals and validating it against independent spectral measurements and real laboratory samples. To fulfil these aims, the study applies the </w:t>
      </w:r>
      <w:proofErr w:type="spellStart"/>
      <w:r w:rsidRPr="000772AD">
        <w:rPr>
          <w:rFonts w:ascii="Times New Roman" w:hAnsi="Times New Roman" w:cs="Times New Roman"/>
          <w:sz w:val="24"/>
          <w:szCs w:val="24"/>
        </w:rPr>
        <w:t>XGBoost</w:t>
      </w:r>
      <w:proofErr w:type="spellEnd"/>
      <w:r w:rsidRPr="000772AD">
        <w:rPr>
          <w:rFonts w:ascii="Times New Roman" w:hAnsi="Times New Roman" w:cs="Times New Roman"/>
          <w:sz w:val="24"/>
          <w:szCs w:val="24"/>
        </w:rPr>
        <w:t xml:space="preserve"> machine learning model that has been trained on dataset-repaired assay data of the U.S. EPA </w:t>
      </w:r>
      <w:proofErr w:type="spellStart"/>
      <w:r w:rsidRPr="000772AD">
        <w:rPr>
          <w:rFonts w:ascii="Times New Roman" w:hAnsi="Times New Roman" w:cs="Times New Roman"/>
          <w:sz w:val="24"/>
          <w:szCs w:val="24"/>
        </w:rPr>
        <w:t>CompTox</w:t>
      </w:r>
      <w:proofErr w:type="spellEnd"/>
      <w:r w:rsidRPr="000772AD">
        <w:rPr>
          <w:rFonts w:ascii="Times New Roman" w:hAnsi="Times New Roman" w:cs="Times New Roman"/>
          <w:sz w:val="24"/>
          <w:szCs w:val="24"/>
        </w:rPr>
        <w:t xml:space="preserve"> Chemicals Dashboard (ATG_p53_CIS) with cheminformatics-derived molecular fingerprints and monoisotopic mass as predictive variables.</w:t>
      </w:r>
    </w:p>
    <w:p w14:paraId="7A4D63DE" w14:textId="77777777" w:rsidR="009876D4" w:rsidRPr="000772AD" w:rsidRDefault="009876D4" w:rsidP="009876D4">
      <w:pPr>
        <w:spacing w:after="0"/>
        <w:jc w:val="both"/>
        <w:rPr>
          <w:rFonts w:ascii="Times New Roman" w:hAnsi="Times New Roman" w:cs="Times New Roman"/>
          <w:sz w:val="24"/>
          <w:szCs w:val="24"/>
        </w:rPr>
      </w:pPr>
    </w:p>
    <w:p w14:paraId="05FD2A65"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Data were extensively pre-processed for chemical quality and relevance before model training. Validation was initially performed with liquid chromatography–mass spectrometry (LC-MS) spectra from </w:t>
      </w:r>
      <w:proofErr w:type="spellStart"/>
      <w:r w:rsidRPr="000772AD">
        <w:rPr>
          <w:rFonts w:ascii="Times New Roman" w:hAnsi="Times New Roman" w:cs="Times New Roman"/>
          <w:sz w:val="24"/>
          <w:szCs w:val="24"/>
        </w:rPr>
        <w:t>MassBank</w:t>
      </w:r>
      <w:proofErr w:type="spellEnd"/>
      <w:r w:rsidRPr="000772AD">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5C502A26" w14:textId="77777777" w:rsidR="009876D4" w:rsidRPr="000772AD" w:rsidRDefault="009876D4" w:rsidP="009876D4">
      <w:pPr>
        <w:spacing w:after="0"/>
        <w:jc w:val="both"/>
        <w:rPr>
          <w:rFonts w:ascii="Times New Roman" w:hAnsi="Times New Roman" w:cs="Times New Roman"/>
          <w:sz w:val="24"/>
          <w:szCs w:val="24"/>
        </w:rPr>
      </w:pPr>
    </w:p>
    <w:p w14:paraId="0A6DDC42"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5F692811" w14:textId="1FEF680B" w:rsidR="002A006C" w:rsidRDefault="002A006C"/>
    <w:p w14:paraId="2D280F19" w14:textId="77777777" w:rsidR="002A006C" w:rsidRDefault="002A006C"/>
    <w:p w14:paraId="1DE6F257" w14:textId="40CEC1F2" w:rsidR="009F3870" w:rsidRDefault="00000000" w:rsidP="005450D6">
      <w:pPr>
        <w:pStyle w:val="Title"/>
        <w:spacing w:before="0" w:after="60" w:line="276" w:lineRule="auto"/>
        <w:rPr>
          <w:rFonts w:ascii="Times New Roman" w:eastAsia="Arial" w:hAnsi="Times New Roman" w:cs="Times New Roman"/>
          <w:b w:val="0"/>
          <w:sz w:val="52"/>
          <w:szCs w:val="52"/>
        </w:rPr>
      </w:pPr>
      <w:bookmarkStart w:id="2" w:name="_heading=h.tf9gk6z4t93e" w:colFirst="0" w:colLast="0"/>
      <w:bookmarkEnd w:id="2"/>
      <w:r w:rsidRPr="002A006C">
        <w:rPr>
          <w:rFonts w:ascii="Times New Roman" w:eastAsia="Arial" w:hAnsi="Times New Roman" w:cs="Times New Roman"/>
          <w:b w:val="0"/>
          <w:sz w:val="52"/>
          <w:szCs w:val="52"/>
        </w:rPr>
        <w:t>Project report</w:t>
      </w:r>
    </w:p>
    <w:p w14:paraId="4DA5DE53" w14:textId="77777777" w:rsidR="005450D6" w:rsidRPr="005450D6" w:rsidRDefault="005450D6" w:rsidP="005450D6"/>
    <w:p w14:paraId="25619A6E" w14:textId="77777777" w:rsidR="009F3870" w:rsidRDefault="009F3870" w:rsidP="009F3870">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2C6E3B4A" w14:textId="77777777" w:rsidR="009F3870" w:rsidRPr="00032F89" w:rsidRDefault="009F3870" w:rsidP="009F3870">
      <w:pPr>
        <w:spacing w:after="0"/>
        <w:rPr>
          <w:rFonts w:ascii="Times New Roman" w:hAnsi="Times New Roman" w:cs="Times New Roman"/>
          <w:b/>
          <w:bCs/>
          <w:sz w:val="28"/>
          <w:szCs w:val="28"/>
        </w:rPr>
      </w:pPr>
    </w:p>
    <w:p w14:paraId="1BE54ABF" w14:textId="77777777" w:rsidR="009F3870" w:rsidRPr="00355FB8" w:rsidRDefault="009F3870" w:rsidP="009F3870">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46713217" w14:textId="77777777" w:rsidR="009F3870" w:rsidRPr="00355FB8" w:rsidRDefault="009F3870" w:rsidP="009F3870">
      <w:pPr>
        <w:spacing w:after="0"/>
        <w:rPr>
          <w:rFonts w:ascii="Times New Roman" w:hAnsi="Times New Roman" w:cs="Times New Roman"/>
          <w:b/>
          <w:bCs/>
          <w:sz w:val="28"/>
          <w:szCs w:val="28"/>
        </w:rPr>
      </w:pPr>
    </w:p>
    <w:p w14:paraId="7F9B78BD" w14:textId="77777777" w:rsidR="009F3870"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WHO"}],"accessed":{"date-parts":[["2025",7,28]]},"issued":{"date-parts":[["2023"]]}}}],"schema":"https://github.com/citation-style-language/schema/raw/master/csl-citation.json"} </w:instrText>
      </w:r>
      <w:r>
        <w:rPr>
          <w:rFonts w:ascii="Times New Roman" w:hAnsi="Times New Roman" w:cs="Times New Roman"/>
          <w:sz w:val="24"/>
          <w:szCs w:val="24"/>
        </w:rPr>
        <w:fldChar w:fldCharType="separate"/>
      </w:r>
      <w:r w:rsidRPr="00C03378">
        <w:rPr>
          <w:rFonts w:ascii="Times New Roman" w:hAnsi="Times New Roman" w:cs="Times New Roman"/>
          <w:sz w:val="24"/>
        </w:rPr>
        <w:t>(WHO, 2023)</w:t>
      </w:r>
      <w:r>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27SraI","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Pr>
          <w:rFonts w:ascii="Times New Roman" w:hAnsi="Times New Roman" w:cs="Times New Roman"/>
          <w:sz w:val="24"/>
          <w:szCs w:val="24"/>
        </w:rPr>
        <w:fldChar w:fldCharType="separate"/>
      </w:r>
      <w:r w:rsidRPr="00E2113B">
        <w:rPr>
          <w:rFonts w:ascii="Times New Roman" w:hAnsi="Times New Roman" w:cs="Times New Roman"/>
          <w:sz w:val="24"/>
        </w:rPr>
        <w:t>(Brook et al., 2010; Pope III and and Dockery, 2006)</w:t>
      </w:r>
      <w:r>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ascii="Times New Roman" w:hAnsi="Times New Roman" w:cs="Times New Roman"/>
          <w:sz w:val="24"/>
          <w:szCs w:val="24"/>
        </w:rPr>
        <w:fldChar w:fldCharType="separate"/>
      </w:r>
      <w:r w:rsidRPr="00287C01">
        <w:rPr>
          <w:rFonts w:ascii="Times New Roman" w:hAnsi="Times New Roman" w:cs="Times New Roman"/>
          <w:sz w:val="24"/>
        </w:rPr>
        <w:t>(Kim et al., 2015)</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73E971" w14:textId="77777777" w:rsidR="009F3870" w:rsidRDefault="009F3870" w:rsidP="009F3870">
      <w:pPr>
        <w:spacing w:after="0"/>
        <w:jc w:val="both"/>
        <w:rPr>
          <w:rFonts w:ascii="Times New Roman" w:hAnsi="Times New Roman" w:cs="Times New Roman"/>
          <w:sz w:val="24"/>
          <w:szCs w:val="24"/>
        </w:rPr>
      </w:pPr>
    </w:p>
    <w:p w14:paraId="1BCF546B" w14:textId="77777777" w:rsidR="009F3870" w:rsidRDefault="009F3870" w:rsidP="009F3870">
      <w:pPr>
        <w:spacing w:after="0"/>
        <w:jc w:val="center"/>
        <w:rPr>
          <w:rFonts w:ascii="Times New Roman" w:hAnsi="Times New Roman" w:cs="Times New Roman"/>
          <w:sz w:val="24"/>
          <w:szCs w:val="24"/>
        </w:rPr>
      </w:pPr>
      <w:r>
        <w:rPr>
          <w:noProof/>
        </w:rPr>
        <w:lastRenderedPageBreak/>
        <w:drawing>
          <wp:inline distT="0" distB="0" distL="0" distR="0" wp14:anchorId="6BAC042C" wp14:editId="41290E0F">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7BE64178" w14:textId="77777777" w:rsidR="009F3870" w:rsidRPr="004D48C3" w:rsidRDefault="009F3870" w:rsidP="009F3870">
      <w:pPr>
        <w:spacing w:after="0"/>
        <w:jc w:val="center"/>
        <w:rPr>
          <w:rFonts w:ascii="Times New Roman" w:hAnsi="Times New Roman" w:cs="Times New Roman"/>
        </w:rPr>
      </w:pPr>
      <w:r w:rsidRPr="004D48C3">
        <w:rPr>
          <w:rFonts w:ascii="Times New Roman" w:hAnsi="Times New Roman" w:cs="Times New Roman"/>
          <w:b/>
          <w:bCs/>
        </w:rPr>
        <w:t>Figure 1.1.</w:t>
      </w:r>
      <w:r>
        <w:rPr>
          <w:rFonts w:ascii="Times New Roman" w:hAnsi="Times New Roman" w:cs="Times New Roman"/>
        </w:rPr>
        <w:t xml:space="preserve"> </w:t>
      </w:r>
      <w:r w:rsidRPr="008D57AB">
        <w:rPr>
          <w:rFonts w:ascii="Times New Roman" w:hAnsi="Times New Roman" w:cs="Times New Roman"/>
        </w:rPr>
        <w:t>Schematic of PM₂.₅ particle penetration into the respiratory tract and bloodstream, highlighting pathways of systemic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Pr>
          <w:rFonts w:ascii="Times New Roman" w:hAnsi="Times New Roman" w:cs="Times New Roman"/>
        </w:rPr>
        <w:fldChar w:fldCharType="separate"/>
      </w:r>
      <w:r w:rsidRPr="002948F9">
        <w:rPr>
          <w:rFonts w:ascii="Times New Roman" w:hAnsi="Times New Roman" w:cs="Times New Roman"/>
        </w:rPr>
        <w:t>(WHO, 2025)</w:t>
      </w:r>
      <w:r>
        <w:rPr>
          <w:rFonts w:ascii="Times New Roman" w:hAnsi="Times New Roman" w:cs="Times New Roman"/>
        </w:rPr>
        <w:fldChar w:fldCharType="end"/>
      </w:r>
      <w:r w:rsidRPr="004D48C3">
        <w:rPr>
          <w:rFonts w:ascii="Times New Roman" w:hAnsi="Times New Roman" w:cs="Times New Roman"/>
        </w:rPr>
        <w:t>.</w:t>
      </w:r>
    </w:p>
    <w:p w14:paraId="4B6A8610" w14:textId="77777777" w:rsidR="009F3870" w:rsidRPr="00355FB8" w:rsidRDefault="009F3870" w:rsidP="009F3870">
      <w:pPr>
        <w:spacing w:after="0"/>
        <w:jc w:val="both"/>
        <w:rPr>
          <w:rFonts w:ascii="Times New Roman" w:hAnsi="Times New Roman" w:cs="Times New Roman"/>
          <w:sz w:val="24"/>
          <w:szCs w:val="24"/>
        </w:rPr>
      </w:pPr>
    </w:p>
    <w:p w14:paraId="50A5FC30" w14:textId="072CDE60"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w:t>
      </w:r>
      <w:r>
        <w:rPr>
          <w:rFonts w:ascii="Times New Roman" w:hAnsi="Times New Roman" w:cs="Times New Roman"/>
          <w:sz w:val="24"/>
          <w:szCs w:val="24"/>
        </w:rPr>
        <w:t>its very small</w:t>
      </w:r>
      <w:r w:rsidRPr="00355FB8">
        <w:rPr>
          <w:rFonts w:ascii="Times New Roman" w:hAnsi="Times New Roman" w:cs="Times New Roman"/>
          <w:sz w:val="24"/>
          <w:szCs w:val="24"/>
        </w:rPr>
        <w:t xml:space="preserve"> size but also because of the c</w:t>
      </w:r>
      <w:r>
        <w:rPr>
          <w:rFonts w:ascii="Times New Roman" w:hAnsi="Times New Roman" w:cs="Times New Roman"/>
          <w:sz w:val="24"/>
          <w:szCs w:val="24"/>
        </w:rPr>
        <w:t xml:space="preserve">omplex chemical composition of these particles. </w:t>
      </w:r>
      <w:r w:rsidRPr="00355FB8">
        <w:rPr>
          <w:rFonts w:ascii="Times New Roman" w:hAnsi="Times New Roman" w:cs="Times New Roman"/>
          <w:sz w:val="24"/>
          <w:szCs w:val="24"/>
        </w:rPr>
        <w:t>The</w:t>
      </w:r>
      <w:r>
        <w:rPr>
          <w:rFonts w:ascii="Times New Roman" w:hAnsi="Times New Roman" w:cs="Times New Roman"/>
          <w:sz w:val="24"/>
          <w:szCs w:val="24"/>
        </w:rPr>
        <w:t>y</w:t>
      </w:r>
      <w:r w:rsidRPr="00355FB8">
        <w:rPr>
          <w:rFonts w:ascii="Times New Roman" w:hAnsi="Times New Roman" w:cs="Times New Roman"/>
          <w:sz w:val="24"/>
          <w:szCs w:val="24"/>
        </w:rPr>
        <w:t xml:space="preserve"> have a </w:t>
      </w:r>
      <w:r w:rsidR="006E7C2C" w:rsidRPr="006E7C2C">
        <w:rPr>
          <w:rFonts w:ascii="Times New Roman" w:hAnsi="Times New Roman" w:cs="Times New Roman"/>
          <w:sz w:val="24"/>
          <w:szCs w:val="24"/>
        </w:rPr>
        <w:t>natural tendency</w:t>
      </w:r>
      <w:r w:rsidRPr="00355FB8">
        <w:rPr>
          <w:rFonts w:ascii="Times New Roman" w:hAnsi="Times New Roman" w:cs="Times New Roman"/>
          <w:sz w:val="24"/>
          <w:szCs w:val="24"/>
        </w:rPr>
        <w:t xml:space="preserve"> to transfer a mix of the toxicants </w:t>
      </w:r>
      <w:r>
        <w:rPr>
          <w:rFonts w:ascii="Times New Roman" w:hAnsi="Times New Roman" w:cs="Times New Roman"/>
          <w:sz w:val="24"/>
          <w:szCs w:val="24"/>
        </w:rPr>
        <w:t xml:space="preserve">including </w:t>
      </w:r>
      <w:r w:rsidRPr="00355FB8">
        <w:rPr>
          <w:rFonts w:ascii="Times New Roman" w:hAnsi="Times New Roman" w:cs="Times New Roman"/>
          <w:sz w:val="24"/>
          <w:szCs w:val="24"/>
        </w:rPr>
        <w:t>polycyclic aromatic hydrocarbons (PAHs)</w:t>
      </w:r>
      <w:r>
        <w:rPr>
          <w:rFonts w:ascii="Times New Roman" w:hAnsi="Times New Roman" w:cs="Times New Roman"/>
          <w:sz w:val="24"/>
          <w:szCs w:val="24"/>
        </w:rPr>
        <w:t xml:space="preserve">, </w:t>
      </w:r>
      <w:r w:rsidRPr="00355FB8">
        <w:rPr>
          <w:rFonts w:ascii="Times New Roman" w:hAnsi="Times New Roman" w:cs="Times New Roman"/>
          <w:sz w:val="24"/>
          <w:szCs w:val="24"/>
        </w:rPr>
        <w:t>volatile organic compounds (VOCs)</w:t>
      </w:r>
      <w:r>
        <w:rPr>
          <w:rFonts w:ascii="Times New Roman" w:hAnsi="Times New Roman" w:cs="Times New Roman"/>
          <w:sz w:val="24"/>
          <w:szCs w:val="24"/>
        </w:rPr>
        <w:t>,</w:t>
      </w:r>
      <w:r w:rsidRPr="00355FB8">
        <w:rPr>
          <w:rFonts w:ascii="Times New Roman" w:hAnsi="Times New Roman" w:cs="Times New Roman"/>
          <w:sz w:val="24"/>
          <w:szCs w:val="24"/>
        </w:rPr>
        <w:t xml:space="preserve"> nitroaromatics and transition metals such as lead and cadmium, together with reactive oxygen species (ROS), all of which have well-documented connections to carcinogenic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AF6BE1">
        <w:rPr>
          <w:rFonts w:ascii="Times New Roman" w:hAnsi="Times New Roman" w:cs="Times New Roman"/>
          <w:sz w:val="24"/>
        </w:rPr>
        <w:t>(Kelly and Fussell, 2012; Kovacic and Somanathan, 2014; Shrivastava et al., 2017)</w:t>
      </w:r>
      <w:r>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dontUpdate":true,"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Pr>
          <w:rFonts w:ascii="Times New Roman" w:hAnsi="Times New Roman" w:cs="Times New Roman"/>
          <w:sz w:val="24"/>
          <w:szCs w:val="24"/>
        </w:rPr>
        <w:fldChar w:fldCharType="separate"/>
      </w:r>
      <w:r w:rsidRPr="005B5E2A">
        <w:rPr>
          <w:rFonts w:ascii="Times New Roman" w:hAnsi="Times New Roman" w:cs="Times New Roman"/>
          <w:sz w:val="24"/>
        </w:rPr>
        <w:t>(Hallquist et al., 2009; Pöschl, 2005; Seinfeld and Pandis, 2016)</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C89841" w14:textId="77777777" w:rsidR="009F3870" w:rsidRPr="00355FB8" w:rsidRDefault="009F3870" w:rsidP="009F3870">
      <w:pPr>
        <w:spacing w:after="0"/>
        <w:jc w:val="both"/>
        <w:rPr>
          <w:rFonts w:ascii="Times New Roman" w:hAnsi="Times New Roman" w:cs="Times New Roman"/>
          <w:sz w:val="24"/>
          <w:szCs w:val="24"/>
        </w:rPr>
      </w:pPr>
    </w:p>
    <w:p w14:paraId="4C85AEC8" w14:textId="77777777"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Pr>
          <w:rFonts w:ascii="Times New Roman" w:hAnsi="Times New Roman" w:cs="Times New Roman"/>
          <w:sz w:val="24"/>
          <w:szCs w:val="24"/>
        </w:rPr>
        <w:fldChar w:fldCharType="separate"/>
      </w:r>
      <w:r w:rsidRPr="001A5FE9">
        <w:rPr>
          <w:rFonts w:ascii="Times New Roman" w:hAnsi="Times New Roman" w:cs="Times New Roman"/>
          <w:sz w:val="24"/>
        </w:rPr>
        <w:t>(Eaves et al., 2020; Khan et al., 2022; Li et al., 2018; Lima de Albuquerque et al., 2021; Thangavel et al., 2022)</w:t>
      </w:r>
      <w:r>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t>
      </w:r>
      <w:r>
        <w:rPr>
          <w:rFonts w:ascii="Times New Roman" w:hAnsi="Times New Roman" w:cs="Times New Roman"/>
          <w:sz w:val="24"/>
          <w:szCs w:val="24"/>
        </w:rPr>
        <w:t xml:space="preserve"> </w:t>
      </w:r>
      <w:r w:rsidRPr="00355FB8">
        <w:rPr>
          <w:rFonts w:ascii="Times New Roman" w:hAnsi="Times New Roman" w:cs="Times New Roman"/>
          <w:sz w:val="24"/>
          <w:szCs w:val="24"/>
        </w:rPr>
        <w:t>well</w:t>
      </w:r>
      <w:r>
        <w:rPr>
          <w:rFonts w:ascii="Times New Roman" w:hAnsi="Times New Roman" w:cs="Times New Roman"/>
          <w:sz w:val="24"/>
          <w:szCs w:val="24"/>
        </w:rPr>
        <w:t xml:space="preserve"> </w:t>
      </w:r>
      <w:r w:rsidRPr="00355FB8">
        <w:rPr>
          <w:rFonts w:ascii="Times New Roman" w:hAnsi="Times New Roman" w:cs="Times New Roman"/>
          <w:sz w:val="24"/>
          <w:szCs w:val="24"/>
        </w:rPr>
        <w:t>documented risks, fewer than five percent of airborne chemicals are thoroughly tested, long-term toxicological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CC6C6A">
        <w:rPr>
          <w:rFonts w:ascii="Times New Roman" w:hAnsi="Times New Roman" w:cs="Times New Roman"/>
          <w:sz w:val="24"/>
        </w:rPr>
        <w:t>(Cao et al., 2025; Li et al., 2011; Thomas et al., 2019)</w:t>
      </w:r>
      <w:r>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3F8F1F33" w14:textId="77777777" w:rsidR="009F3870" w:rsidRPr="00032F89" w:rsidRDefault="009F3870" w:rsidP="009F3870">
      <w:pPr>
        <w:spacing w:after="0"/>
        <w:rPr>
          <w:rFonts w:ascii="Times New Roman" w:hAnsi="Times New Roman" w:cs="Times New Roman"/>
          <w:sz w:val="24"/>
          <w:szCs w:val="24"/>
        </w:rPr>
      </w:pPr>
    </w:p>
    <w:p w14:paraId="70ACBA9F" w14:textId="77777777" w:rsidR="009F3870" w:rsidRPr="0061435D" w:rsidRDefault="009F3870" w:rsidP="009F3870">
      <w:pPr>
        <w:spacing w:after="0"/>
        <w:jc w:val="both"/>
        <w:rPr>
          <w:rFonts w:ascii="Times New Roman" w:hAnsi="Times New Roman" w:cs="Times New Roman"/>
          <w:b/>
          <w:bCs/>
          <w:sz w:val="28"/>
          <w:szCs w:val="28"/>
        </w:rPr>
      </w:pPr>
      <w:r w:rsidRPr="0061435D">
        <w:rPr>
          <w:rFonts w:ascii="Times New Roman" w:hAnsi="Times New Roman" w:cs="Times New Roman"/>
          <w:b/>
          <w:bCs/>
          <w:sz w:val="28"/>
          <w:szCs w:val="28"/>
        </w:rPr>
        <w:lastRenderedPageBreak/>
        <w:t>1.2 p53 Pathway and Cancer</w:t>
      </w:r>
    </w:p>
    <w:p w14:paraId="2D805076" w14:textId="77777777" w:rsidR="009F3870" w:rsidRPr="0061435D" w:rsidRDefault="009F3870" w:rsidP="009F3870">
      <w:pPr>
        <w:spacing w:after="0"/>
        <w:jc w:val="both"/>
        <w:rPr>
          <w:rFonts w:ascii="Times New Roman" w:hAnsi="Times New Roman" w:cs="Times New Roman"/>
          <w:b/>
          <w:bCs/>
          <w:sz w:val="28"/>
          <w:szCs w:val="28"/>
        </w:rPr>
      </w:pPr>
    </w:p>
    <w:p w14:paraId="2E9B8B85" w14:textId="51B21BBD"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 xml:space="preserve">Cancer results from step-wise accumulation of mutations inactivating the body's defence mechanisms, permitting unlimited </w:t>
      </w:r>
      <w:r w:rsidR="00D128FE">
        <w:rPr>
          <w:rFonts w:ascii="Times New Roman" w:hAnsi="Times New Roman" w:cs="Times New Roman"/>
          <w:sz w:val="24"/>
          <w:szCs w:val="24"/>
        </w:rPr>
        <w:t>growth</w:t>
      </w:r>
      <w:r w:rsidRPr="0061435D">
        <w:rPr>
          <w:rFonts w:ascii="Times New Roman" w:hAnsi="Times New Roman" w:cs="Times New Roman"/>
          <w:sz w:val="24"/>
          <w:szCs w:val="24"/>
        </w:rPr>
        <w:t>, immune evasion, and genomic injury-induced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BuC1Y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Hanahan and Weinberg, 2011)</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Central to such defences is the p53 protein, whose gene product is TP53, a tumour suppressor transcription fa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lSCRlx","properties":{"formattedCitation":"(Lane, 1992; Levine, 1997)","plainCitation":"(Lane, 1992; Levine, 1997)","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Lane, 1992; Levine, 1997)</w:t>
      </w:r>
      <w:r>
        <w:rPr>
          <w:rFonts w:ascii="Times New Roman" w:hAnsi="Times New Roman" w:cs="Times New Roman"/>
          <w:sz w:val="24"/>
          <w:szCs w:val="24"/>
        </w:rPr>
        <w:fldChar w:fldCharType="end"/>
      </w:r>
      <w:r w:rsidRPr="0061435D">
        <w:rPr>
          <w:rFonts w:ascii="Times New Roman" w:hAnsi="Times New Roman" w:cs="Times New Roman"/>
          <w:sz w:val="24"/>
          <w:szCs w:val="24"/>
        </w:rPr>
        <w:t>.</w:t>
      </w:r>
    </w:p>
    <w:p w14:paraId="20444030" w14:textId="77777777" w:rsidR="009F3870" w:rsidRPr="0061435D" w:rsidRDefault="009F3870" w:rsidP="009F3870">
      <w:pPr>
        <w:spacing w:after="0"/>
        <w:jc w:val="both"/>
        <w:rPr>
          <w:rFonts w:ascii="Times New Roman" w:hAnsi="Times New Roman" w:cs="Times New Roman"/>
          <w:sz w:val="24"/>
          <w:szCs w:val="24"/>
        </w:rPr>
      </w:pPr>
    </w:p>
    <w:p w14:paraId="755F473A" w14:textId="77777777"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In normal conditions, p53 remains low. When there is DNA damage or cell stress, however, p53 is rapidly activated and can halt the cell cycle to facilitate repair, initiate DNA repair processes, or induce apoptosis (programmed cell death) to eliminate irreparably damaged cells. These functions, as shown in Figure 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S7uLVh","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w:t>
      </w:r>
      <w:r>
        <w:rPr>
          <w:rFonts w:ascii="Times New Roman" w:hAnsi="Times New Roman" w:cs="Times New Roman"/>
          <w:sz w:val="24"/>
          <w:szCs w:val="24"/>
        </w:rPr>
        <w:fldChar w:fldCharType="end"/>
      </w:r>
      <w:r w:rsidRPr="0061435D">
        <w:rPr>
          <w:rFonts w:ascii="Times New Roman" w:hAnsi="Times New Roman" w:cs="Times New Roman"/>
          <w:sz w:val="24"/>
          <w:szCs w:val="24"/>
        </w:rPr>
        <w:t>, depict the "guardian of the genome" role of p53 in guiding cells back to stability or safe removal.</w:t>
      </w:r>
    </w:p>
    <w:p w14:paraId="633C7B72" w14:textId="77777777" w:rsidR="009F3870" w:rsidRPr="0061435D" w:rsidRDefault="009F3870" w:rsidP="009F3870">
      <w:pPr>
        <w:spacing w:after="0"/>
        <w:jc w:val="both"/>
        <w:rPr>
          <w:rFonts w:ascii="Times New Roman" w:hAnsi="Times New Roman" w:cs="Times New Roman"/>
          <w:sz w:val="24"/>
          <w:szCs w:val="24"/>
        </w:rPr>
      </w:pPr>
    </w:p>
    <w:p w14:paraId="2258BC87" w14:textId="77777777" w:rsidR="009F3870" w:rsidRPr="00956DD3" w:rsidRDefault="009F3870" w:rsidP="009F3870">
      <w:pPr>
        <w:spacing w:after="0"/>
        <w:jc w:val="center"/>
        <w:rPr>
          <w:rFonts w:ascii="Times New Roman" w:hAnsi="Times New Roman" w:cs="Times New Roman"/>
        </w:rPr>
      </w:pPr>
      <w:r w:rsidRPr="00956DD3">
        <w:rPr>
          <w:noProof/>
        </w:rPr>
        <w:drawing>
          <wp:inline distT="0" distB="0" distL="0" distR="0" wp14:anchorId="5F0D3BE0" wp14:editId="19BEE5D5">
            <wp:extent cx="5029200" cy="5029200"/>
            <wp:effectExtent l="0" t="0" r="0" b="0"/>
            <wp:docPr id="596630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5029200"/>
                    </a:xfrm>
                    <a:prstGeom prst="rect">
                      <a:avLst/>
                    </a:prstGeom>
                    <a:noFill/>
                    <a:ln>
                      <a:noFill/>
                    </a:ln>
                  </pic:spPr>
                </pic:pic>
              </a:graphicData>
            </a:graphic>
          </wp:inline>
        </w:drawing>
      </w:r>
    </w:p>
    <w:p w14:paraId="3DC8B1C7" w14:textId="77777777" w:rsidR="00346E7C" w:rsidRDefault="009F3870" w:rsidP="00B50DBE">
      <w:pPr>
        <w:spacing w:after="0"/>
        <w:jc w:val="center"/>
        <w:rPr>
          <w:rFonts w:ascii="Times New Roman" w:hAnsi="Times New Roman" w:cs="Times New Roman"/>
        </w:rPr>
      </w:pPr>
      <w:r w:rsidRPr="00956DD3">
        <w:rPr>
          <w:rFonts w:ascii="Times New Roman" w:hAnsi="Times New Roman" w:cs="Times New Roman"/>
          <w:b/>
          <w:bCs/>
        </w:rPr>
        <w:t>Figure 1.</w:t>
      </w:r>
      <w:r>
        <w:rPr>
          <w:rFonts w:ascii="Times New Roman" w:hAnsi="Times New Roman" w:cs="Times New Roman"/>
          <w:b/>
          <w:bCs/>
        </w:rPr>
        <w:t>2.</w:t>
      </w:r>
      <w:r w:rsidRPr="00956DD3">
        <w:rPr>
          <w:rFonts w:ascii="Times New Roman" w:hAnsi="Times New Roman" w:cs="Times New Roman"/>
        </w:rPr>
        <w:t xml:space="preserve"> </w:t>
      </w:r>
      <w:r w:rsidR="00B50DBE" w:rsidRPr="00B50DBE">
        <w:rPr>
          <w:rFonts w:ascii="Times New Roman" w:hAnsi="Times New Roman" w:cs="Times New Roman"/>
        </w:rPr>
        <w:t>The p53 network.</w:t>
      </w:r>
      <w:r w:rsidR="00B50DBE">
        <w:rPr>
          <w:rFonts w:ascii="Times New Roman" w:hAnsi="Times New Roman" w:cs="Times New Roman"/>
        </w:rPr>
        <w:t xml:space="preserve"> </w:t>
      </w:r>
    </w:p>
    <w:p w14:paraId="4145410A" w14:textId="59B632D3" w:rsidR="009F3870" w:rsidRPr="00956DD3" w:rsidRDefault="00B50DBE" w:rsidP="00B50DBE">
      <w:pPr>
        <w:spacing w:after="0"/>
        <w:jc w:val="center"/>
        <w:rPr>
          <w:rFonts w:ascii="Times New Roman" w:hAnsi="Times New Roman" w:cs="Times New Roman"/>
        </w:rPr>
      </w:pPr>
      <w:r w:rsidRPr="00B50DBE">
        <w:rPr>
          <w:rFonts w:ascii="Times New Roman" w:hAnsi="Times New Roman" w:cs="Times New Roman"/>
        </w:rPr>
        <w:t>p53 acts like a master switch: it receives many signals (blue lines) and, in response, turns many genes on or off (red lines), which then talk to each other (</w:t>
      </w:r>
      <w:proofErr w:type="spellStart"/>
      <w:r w:rsidRPr="00B50DBE">
        <w:rPr>
          <w:rFonts w:ascii="Times New Roman" w:hAnsi="Times New Roman" w:cs="Times New Roman"/>
        </w:rPr>
        <w:t>gray</w:t>
      </w:r>
      <w:proofErr w:type="spellEnd"/>
      <w:r w:rsidRPr="00B50DBE">
        <w:rPr>
          <w:rFonts w:ascii="Times New Roman" w:hAnsi="Times New Roman" w:cs="Times New Roman"/>
        </w:rPr>
        <w:t xml:space="preserve"> lines). Arrows represent "activates," T-bars represent "blocks," and solid dots represent "modifies." </w:t>
      </w:r>
      <w:r w:rsidR="009F3870">
        <w:rPr>
          <w:rFonts w:ascii="Times New Roman" w:hAnsi="Times New Roman" w:cs="Times New Roman"/>
        </w:rPr>
        <w:fldChar w:fldCharType="begin"/>
      </w:r>
      <w:r w:rsidR="009F3870">
        <w:rPr>
          <w:rFonts w:ascii="Times New Roman" w:hAnsi="Times New Roman" w:cs="Times New Roman"/>
        </w:rPr>
        <w:instrText xml:space="preserve"> ADDIN ZOTERO_ITEM CSL_CITATION {"citationID":"6SYmGB2O","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9F3870">
        <w:rPr>
          <w:rFonts w:ascii="Times New Roman" w:hAnsi="Times New Roman" w:cs="Times New Roman"/>
        </w:rPr>
        <w:fldChar w:fldCharType="separate"/>
      </w:r>
      <w:r w:rsidR="009F3870" w:rsidRPr="00BA1C3D">
        <w:rPr>
          <w:rFonts w:ascii="Times New Roman" w:hAnsi="Times New Roman" w:cs="Times New Roman"/>
        </w:rPr>
        <w:t>(Kastenhuber and Lowe, 2017)</w:t>
      </w:r>
      <w:r w:rsidR="009F3870">
        <w:rPr>
          <w:rFonts w:ascii="Times New Roman" w:hAnsi="Times New Roman" w:cs="Times New Roman"/>
        </w:rPr>
        <w:fldChar w:fldCharType="end"/>
      </w:r>
      <w:r w:rsidR="009F3870" w:rsidRPr="00956DD3">
        <w:rPr>
          <w:rFonts w:ascii="Times New Roman" w:hAnsi="Times New Roman" w:cs="Times New Roman"/>
        </w:rPr>
        <w:t>.</w:t>
      </w:r>
    </w:p>
    <w:p w14:paraId="18DCE6BD" w14:textId="77777777" w:rsidR="009F3870" w:rsidRPr="0061435D" w:rsidRDefault="009F3870" w:rsidP="009F3870">
      <w:pPr>
        <w:spacing w:after="0"/>
        <w:jc w:val="both"/>
        <w:rPr>
          <w:rFonts w:ascii="Times New Roman" w:hAnsi="Times New Roman" w:cs="Times New Roman"/>
          <w:sz w:val="24"/>
          <w:szCs w:val="24"/>
        </w:rPr>
      </w:pPr>
    </w:p>
    <w:p w14:paraId="6D8CACC9" w14:textId="0B88A677" w:rsidR="009F3870" w:rsidRPr="0061435D" w:rsidRDefault="009F3870" w:rsidP="009F3870">
      <w:pPr>
        <w:spacing w:after="0"/>
        <w:jc w:val="both"/>
        <w:rPr>
          <w:rFonts w:ascii="Times New Roman" w:hAnsi="Times New Roman" w:cs="Times New Roman"/>
        </w:rPr>
      </w:pPr>
      <w:r w:rsidRPr="0061435D">
        <w:rPr>
          <w:rFonts w:ascii="Times New Roman" w:hAnsi="Times New Roman" w:cs="Times New Roman"/>
          <w:sz w:val="24"/>
          <w:szCs w:val="24"/>
        </w:rPr>
        <w:t xml:space="preserve">Because of its central position, TP53 mutations represent among the most common human cancer alterations in more than half of all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hluVJY","properties":{"formattedCitation":"(Kastenhuber and Lowe, 2017; Olivier et al., 2010)","plainCitation":"(Kastenhuber and Lowe, 2017; Olivier et al., 2010)","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 xml:space="preserve">(Kastenhuber and Lowe, 2017; Olivier et al., </w:t>
      </w:r>
      <w:r w:rsidRPr="00BA1C3D">
        <w:rPr>
          <w:rFonts w:ascii="Times New Roman" w:hAnsi="Times New Roman" w:cs="Times New Roman"/>
          <w:sz w:val="24"/>
        </w:rPr>
        <w:lastRenderedPageBreak/>
        <w:t>2010)</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Significantly, environmental carcinogens such as </w:t>
      </w:r>
      <w:r w:rsidR="00A11B92">
        <w:rPr>
          <w:rFonts w:ascii="Times New Roman" w:hAnsi="Times New Roman" w:cs="Times New Roman"/>
          <w:sz w:val="24"/>
          <w:szCs w:val="24"/>
        </w:rPr>
        <w:t>harmful</w:t>
      </w:r>
      <w:r w:rsidRPr="0061435D">
        <w:rPr>
          <w:rFonts w:ascii="Times New Roman" w:hAnsi="Times New Roman" w:cs="Times New Roman"/>
          <w:sz w:val="24"/>
          <w:szCs w:val="24"/>
        </w:rPr>
        <w:t xml:space="preserve"> chemicals in dirty air have the ability to disrupt this pathway, either through inducing DNA damage or influencing p53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IwsIGt","properties":{"formattedCitation":"(Perwez Hussain and Harris, 2007; Zeron-Medina et al., 2013)","plainCitation":"(Perwez Hussain and Harris, 2007; Zeron-Medina et al., 2013)","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Perwez Hussain and Harris, 2007; Zeron-Medina et al., 2013)</w:t>
      </w:r>
      <w:r>
        <w:rPr>
          <w:rFonts w:ascii="Times New Roman" w:hAnsi="Times New Roman" w:cs="Times New Roman"/>
          <w:sz w:val="24"/>
          <w:szCs w:val="24"/>
        </w:rPr>
        <w:fldChar w:fldCharType="end"/>
      </w:r>
      <w:r w:rsidRPr="0061435D">
        <w:rPr>
          <w:rFonts w:ascii="Times New Roman" w:hAnsi="Times New Roman" w:cs="Times New Roman"/>
          <w:sz w:val="24"/>
          <w:szCs w:val="24"/>
        </w:rPr>
        <w:t>. This makes p53 not only a central tumour suppressor but a mechanistic biomarker for the identification of carcinogenic exposures, for example, from air pollutants.</w:t>
      </w:r>
    </w:p>
    <w:p w14:paraId="48CD89D7" w14:textId="77777777" w:rsidR="009F3870" w:rsidRPr="00032F89" w:rsidRDefault="009F3870" w:rsidP="009F3870">
      <w:pPr>
        <w:spacing w:after="0"/>
        <w:rPr>
          <w:rFonts w:ascii="Times New Roman" w:hAnsi="Times New Roman" w:cs="Times New Roman"/>
          <w:sz w:val="24"/>
          <w:szCs w:val="24"/>
        </w:rPr>
      </w:pPr>
    </w:p>
    <w:p w14:paraId="102DC976" w14:textId="77777777" w:rsidR="009F3870" w:rsidRPr="00996BBF" w:rsidRDefault="009F3870" w:rsidP="009F3870">
      <w:pPr>
        <w:spacing w:after="0"/>
        <w:jc w:val="both"/>
        <w:rPr>
          <w:rFonts w:ascii="Times New Roman" w:hAnsi="Times New Roman" w:cs="Times New Roman"/>
          <w:b/>
          <w:bCs/>
          <w:sz w:val="28"/>
          <w:szCs w:val="28"/>
        </w:rPr>
      </w:pPr>
      <w:r w:rsidRPr="00996BBF">
        <w:rPr>
          <w:rFonts w:ascii="Times New Roman" w:hAnsi="Times New Roman" w:cs="Times New Roman"/>
          <w:b/>
          <w:bCs/>
          <w:sz w:val="28"/>
          <w:szCs w:val="28"/>
        </w:rPr>
        <w:t>1.3 Traditional and Computational Approaches to Chemical Toxicity Evaluation</w:t>
      </w:r>
    </w:p>
    <w:p w14:paraId="47966ADD" w14:textId="77777777" w:rsidR="009F3870" w:rsidRPr="00996BBF" w:rsidRDefault="009F3870" w:rsidP="009F3870">
      <w:pPr>
        <w:spacing w:after="0"/>
        <w:jc w:val="both"/>
        <w:rPr>
          <w:rFonts w:ascii="Times New Roman" w:hAnsi="Times New Roman" w:cs="Times New Roman"/>
          <w:b/>
          <w:bCs/>
          <w:sz w:val="28"/>
          <w:szCs w:val="28"/>
        </w:rPr>
      </w:pPr>
    </w:p>
    <w:p w14:paraId="708E868F"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Animal experiments have been the gold standard method of carcinogenicity evaluation with rat and mouse chronic bioassays as the classical legacy to note tumour growth following chemical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sz9quM","properties":{"formattedCitation":"(Krewski et al., 2010; Zeiger, 2019)","plainCitation":"(Krewski et al., 2010; Zeiger, 2019)","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Krewski et al., 2010; Zei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6BBF">
        <w:rPr>
          <w:rFonts w:ascii="Times New Roman" w:hAnsi="Times New Roman" w:cs="Times New Roman"/>
          <w:sz w:val="24"/>
          <w:szCs w:val="24"/>
        </w:rPr>
        <w:t>While these tests have provided valuable reference data, they are time- and resource-demanding, costly, and pose ethical concerns due to high animal use. Most importantly, animal models generally will not be capable of simulating human-restricted metabolic pathways and genetic vulnerabilities, hence limiting their applicability for human health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BTMMHm","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Basketter et al., 2012)</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26CD19D5" w14:textId="77777777" w:rsidR="009F3870" w:rsidRPr="00996BBF" w:rsidRDefault="009F3870" w:rsidP="009F3870">
      <w:pPr>
        <w:spacing w:after="0"/>
        <w:jc w:val="both"/>
        <w:rPr>
          <w:rFonts w:ascii="Times New Roman" w:hAnsi="Times New Roman" w:cs="Times New Roman"/>
          <w:sz w:val="24"/>
          <w:szCs w:val="24"/>
        </w:rPr>
      </w:pPr>
    </w:p>
    <w:p w14:paraId="2564B9DA"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Classic testing also tests chemicals in isolation, while humans are exposed to complex mixtures. Consequently, vast regions of chemical space remain untested and underspecified. The U.S. Environmental Protection Agency (EPA) </w:t>
      </w:r>
      <w:proofErr w:type="spellStart"/>
      <w:r w:rsidRPr="00996BBF">
        <w:rPr>
          <w:rFonts w:ascii="Times New Roman" w:hAnsi="Times New Roman" w:cs="Times New Roman"/>
          <w:sz w:val="24"/>
          <w:szCs w:val="24"/>
        </w:rPr>
        <w:t>CompTox</w:t>
      </w:r>
      <w:proofErr w:type="spellEnd"/>
      <w:r w:rsidRPr="00996BBF">
        <w:rPr>
          <w:rFonts w:ascii="Times New Roman" w:hAnsi="Times New Roman" w:cs="Times New Roman"/>
          <w:sz w:val="24"/>
          <w:szCs w:val="24"/>
        </w:rPr>
        <w:t xml:space="preserve"> Chemicals Dashboard contains over 875,000 compounds out of which a minor fraction have solid toxicological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puppZD","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Williams et al., 2017)</w:t>
      </w:r>
      <w:r>
        <w:rPr>
          <w:rFonts w:ascii="Times New Roman" w:hAnsi="Times New Roman" w:cs="Times New Roman"/>
          <w:sz w:val="24"/>
          <w:szCs w:val="24"/>
        </w:rPr>
        <w:fldChar w:fldCharType="end"/>
      </w:r>
      <w:r w:rsidRPr="00996BBF">
        <w:rPr>
          <w:rFonts w:ascii="Times New Roman" w:hAnsi="Times New Roman" w:cs="Times New Roman"/>
          <w:sz w:val="24"/>
          <w:szCs w:val="24"/>
        </w:rPr>
        <w:t xml:space="preserve">. </w:t>
      </w:r>
      <w:r w:rsidRPr="00155878">
        <w:rPr>
          <w:rFonts w:ascii="Times New Roman" w:hAnsi="Times New Roman" w:cs="Times New Roman"/>
          <w:sz w:val="24"/>
          <w:szCs w:val="24"/>
        </w:rPr>
        <w:t xml:space="preserve">To fill this knowledge gap, New Approach Methodologies (NAMs) have been developed that include high-throughput in vitro tests, organ-on-a-chip devices, and mechanistic assays based on well-defined Adverse Outcome Pathway (AOP) key events. </w:t>
      </w:r>
      <w:r w:rsidRPr="00996BBF">
        <w:rPr>
          <w:rFonts w:ascii="Times New Roman" w:hAnsi="Times New Roman" w:cs="Times New Roman"/>
          <w:sz w:val="24"/>
          <w:szCs w:val="24"/>
        </w:rPr>
        <w:t xml:space="preserve">NAMs offer faster, scalable, and more responsible assessments together with mechanistic ins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Xc8FW3z","properties":{"formattedCitation":"(Escher et al., 2022; OECD, 2016)","plainCitation":"(Escher et al., 2022; OECD, 2016)","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Escher et al., 2022; OECD, 2016)</w:t>
      </w:r>
      <w:r>
        <w:rPr>
          <w:rFonts w:ascii="Times New Roman" w:hAnsi="Times New Roman" w:cs="Times New Roman"/>
          <w:sz w:val="24"/>
          <w:szCs w:val="24"/>
        </w:rPr>
        <w:fldChar w:fldCharType="end"/>
      </w:r>
      <w:r>
        <w:rPr>
          <w:rFonts w:ascii="Times New Roman" w:hAnsi="Times New Roman" w:cs="Times New Roman"/>
          <w:sz w:val="24"/>
          <w:szCs w:val="24"/>
        </w:rPr>
        <w:t>.</w:t>
      </w:r>
    </w:p>
    <w:p w14:paraId="243A9FE3" w14:textId="77777777" w:rsidR="009F3870" w:rsidRPr="00996BBF" w:rsidRDefault="009F3870" w:rsidP="009F3870">
      <w:pPr>
        <w:spacing w:after="0"/>
        <w:jc w:val="both"/>
        <w:rPr>
          <w:rFonts w:ascii="Times New Roman" w:hAnsi="Times New Roman" w:cs="Times New Roman"/>
          <w:sz w:val="24"/>
          <w:szCs w:val="24"/>
        </w:rPr>
      </w:pPr>
    </w:p>
    <w:p w14:paraId="78148A13" w14:textId="77777777" w:rsidR="009F3870" w:rsidRPr="00996BBF" w:rsidRDefault="009F3870" w:rsidP="009F3870">
      <w:pPr>
        <w:spacing w:after="0"/>
        <w:jc w:val="both"/>
        <w:rPr>
          <w:rFonts w:ascii="Times New Roman" w:hAnsi="Times New Roman" w:cs="Times New Roman"/>
          <w:sz w:val="24"/>
          <w:szCs w:val="24"/>
        </w:rPr>
      </w:pPr>
      <w:r w:rsidRPr="001776AF">
        <w:rPr>
          <w:rFonts w:ascii="Times New Roman" w:hAnsi="Times New Roman" w:cs="Times New Roman"/>
          <w:sz w:val="24"/>
          <w:szCs w:val="24"/>
        </w:rPr>
        <w:t xml:space="preserve">Whereas this, computational toxicology moved away from Quantitative Structure–Activity Relationships (QSAR) and Quantitative Structure–Property Relationships (QSPR) towards machine learning approaches. QSAR/QSPR models are solid but bounded by domains of applicability, complexity bifurcation at new compounds or blends in the lack of analogues, and they break down with external validation 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AiyHRK","properties":{"formattedCitation":"(OECD, 2023)","plainCitation":"(OECD, 2023)","noteIndex":0},"citationItems":[{"id":860,"uris":["http://zotero.org/users/local/PQz9MTWE/items/KU4S2TWR"],"itemData":{"id":860,"type":"book","collection-title":"OECD Series on Testing and Assessment","ISBN":"978-92-64-95516-5","language":"en","note":"DOI: 10.1787/d96118f6-en","publisher":"OECD","source":"DOI.org (Crossref)","title":"(Q)SAR Assessment Framework: Guidance for the regulatory assessment of (Quantitative) Structure Activity Relationship models and predictions","title-short":"(Q)SAR Assessment Framework","URL":"https://www.oecd.org/en/publications/q-sar-assessment-framework-guidance-for-the-regulatory-assessment-of-quantitative-structure-activity-relationship-models-and-predictions_d96118f6-en.html","author":[{"literal":"OECD"}],"accessed":{"date-parts":[["2025",8,19]]},"issued":{"date-parts":[["2023",11,21]]}}}],"schema":"https://github.com/citation-style-language/schema/raw/master/csl-citation.json"} </w:instrText>
      </w:r>
      <w:r>
        <w:rPr>
          <w:rFonts w:ascii="Times New Roman" w:hAnsi="Times New Roman" w:cs="Times New Roman"/>
          <w:sz w:val="24"/>
          <w:szCs w:val="24"/>
        </w:rPr>
        <w:fldChar w:fldCharType="separate"/>
      </w:r>
      <w:r w:rsidRPr="001776AF">
        <w:rPr>
          <w:rFonts w:ascii="Times New Roman" w:hAnsi="Times New Roman" w:cs="Times New Roman"/>
          <w:sz w:val="24"/>
        </w:rPr>
        <w:t>(OECD, 2023)</w:t>
      </w:r>
      <w:r>
        <w:rPr>
          <w:rFonts w:ascii="Times New Roman" w:hAnsi="Times New Roman" w:cs="Times New Roman"/>
          <w:sz w:val="24"/>
          <w:szCs w:val="24"/>
        </w:rPr>
        <w:fldChar w:fldCharType="end"/>
      </w:r>
      <w:r w:rsidRPr="001776AF">
        <w:rPr>
          <w:rFonts w:ascii="Times New Roman" w:hAnsi="Times New Roman" w:cs="Times New Roman"/>
          <w:sz w:val="24"/>
          <w:szCs w:val="24"/>
        </w:rPr>
        <w:t>.</w:t>
      </w:r>
      <w:r w:rsidRPr="00996BBF">
        <w:rPr>
          <w:rFonts w:ascii="Times New Roman" w:hAnsi="Times New Roman" w:cs="Times New Roman"/>
          <w:sz w:val="24"/>
          <w:szCs w:val="24"/>
        </w:rPr>
        <w:t xml:space="preserve"> Previous machine learning models such as logistic regression, support vector machines (SVMs), and random forests increased the strength of prediction while struggling against high-dimensional, heterogeneous data. Sophisticated deep models offer better performance at the cost of "black box" interpretability, raising the demand for interpretability to grant regulatory clear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oCrhcC","properties":{"formattedCitation":"(Jia et al., 2023; Mayr et al., 2016)","plainCitation":"(Jia et al., 2023; Mayr et al., 2016)","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Jia et al., 2023; Mayr et al., 2016)</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4701E719" w14:textId="77777777" w:rsidR="009F3870" w:rsidRPr="00996BBF" w:rsidRDefault="009F3870" w:rsidP="009F3870">
      <w:pPr>
        <w:spacing w:after="0"/>
        <w:jc w:val="both"/>
        <w:rPr>
          <w:rFonts w:ascii="Times New Roman" w:hAnsi="Times New Roman" w:cs="Times New Roman"/>
          <w:sz w:val="24"/>
          <w:szCs w:val="24"/>
        </w:rPr>
      </w:pPr>
    </w:p>
    <w:p w14:paraId="2F0B8F03" w14:textId="77777777" w:rsidR="009F3870" w:rsidRPr="00996BBF" w:rsidRDefault="009F3870" w:rsidP="009F3870">
      <w:pPr>
        <w:spacing w:after="0"/>
        <w:jc w:val="both"/>
        <w:rPr>
          <w:rFonts w:ascii="Times New Roman" w:hAnsi="Times New Roman" w:cs="Times New Roman"/>
        </w:rPr>
      </w:pPr>
      <w:r w:rsidRPr="00996BBF">
        <w:rPr>
          <w:rFonts w:ascii="Times New Roman" w:hAnsi="Times New Roman" w:cs="Times New Roman"/>
          <w:sz w:val="24"/>
          <w:szCs w:val="24"/>
        </w:rPr>
        <w:t xml:space="preserve">Widening convergence of NAMs and computational methods can be observed in modern toxicology: </w:t>
      </w:r>
      <w:proofErr w:type="spellStart"/>
      <w:r w:rsidRPr="00996BBF">
        <w:rPr>
          <w:rFonts w:ascii="Times New Roman" w:hAnsi="Times New Roman" w:cs="Times New Roman"/>
          <w:sz w:val="24"/>
          <w:szCs w:val="24"/>
        </w:rPr>
        <w:t>omic</w:t>
      </w:r>
      <w:proofErr w:type="spellEnd"/>
      <w:r w:rsidRPr="00996BBF">
        <w:rPr>
          <w:rFonts w:ascii="Times New Roman" w:hAnsi="Times New Roman" w:cs="Times New Roman"/>
          <w:sz w:val="24"/>
          <w:szCs w:val="24"/>
        </w:rPr>
        <w:t xml:space="preserve"> and high-throughput data are being used more and more in predictive models, basically taking NAM ability beyond experimental throughput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0ptVRc","properties":{"formattedCitation":"(Najjar et al., 2023; Thomas et al., 2019)","plainCitation":"(Najjar et al., 2023; Thomas et al., 2019)","noteIndex":0},"citationItems":[{"id":856,"uris":["http://zotero.org/users/local/PQz9MTWE/items/TXCUVNT7"],"itemData":{"id":856,"type":"article-journal","container-title":"Frontiers in Pharmacology","DOI":"10.3389/fphar.2023.1257423","ISSN":"1663-9812","journalAbbreviation":"Front Pharmacol","note":"PMID: 37601064\nPMCID: PMC10433902","page":"1257423","source":"PubMed Central","title":"Editorial: Advances in and applications of predictive toxicology: 2022","title-short":"Editorial","volume":"14","author":[{"family":"Najjar","given":"Abdulkarim"},{"family":"Kramer","given":"Nynke"},{"family":"Gardner","given":"Iain"},{"family":"Hartung","given":"Thomas"},{"family":"Steger-Hartmann","given":"Thomas"}],"issued":{"date-parts":[["2023",8,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Najjar et al., 2023; Thomas et al., 2019)</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697A3344" w14:textId="77777777" w:rsidR="009F3870" w:rsidRPr="00032F89" w:rsidRDefault="009F3870" w:rsidP="009F3870">
      <w:pPr>
        <w:spacing w:after="0"/>
        <w:rPr>
          <w:rFonts w:ascii="Times New Roman" w:hAnsi="Times New Roman" w:cs="Times New Roman"/>
          <w:sz w:val="24"/>
          <w:szCs w:val="24"/>
        </w:rPr>
      </w:pPr>
    </w:p>
    <w:p w14:paraId="100D94FE" w14:textId="77777777" w:rsidR="009F3870" w:rsidRPr="002B771C" w:rsidRDefault="009F3870" w:rsidP="009F3870">
      <w:pPr>
        <w:spacing w:after="0"/>
        <w:jc w:val="both"/>
        <w:rPr>
          <w:rFonts w:ascii="Times New Roman" w:hAnsi="Times New Roman" w:cs="Times New Roman"/>
          <w:b/>
          <w:bCs/>
          <w:sz w:val="28"/>
          <w:szCs w:val="28"/>
        </w:rPr>
      </w:pPr>
      <w:r w:rsidRPr="002B771C">
        <w:rPr>
          <w:rFonts w:ascii="Times New Roman" w:hAnsi="Times New Roman" w:cs="Times New Roman"/>
          <w:b/>
          <w:bCs/>
          <w:sz w:val="28"/>
          <w:szCs w:val="28"/>
        </w:rPr>
        <w:t>1.4 Data Science Meets Toxicology: Predicting Chemical Risk with Machine Learning</w:t>
      </w:r>
    </w:p>
    <w:p w14:paraId="74198D37" w14:textId="77777777" w:rsidR="009F3870" w:rsidRPr="002B771C" w:rsidRDefault="009F3870" w:rsidP="009F3870">
      <w:pPr>
        <w:spacing w:after="0"/>
        <w:jc w:val="both"/>
        <w:rPr>
          <w:rFonts w:ascii="Times New Roman" w:hAnsi="Times New Roman" w:cs="Times New Roman"/>
          <w:b/>
          <w:bCs/>
          <w:sz w:val="28"/>
          <w:szCs w:val="28"/>
        </w:rPr>
      </w:pPr>
    </w:p>
    <w:p w14:paraId="134B78FC"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This in silico toxicology offers scalability and speed so that large libraries of chemicals can be screened without the cost or ethics of animal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iINXZI","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avasotto and Scardino, 2022; Wu et al., 2022)</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16D14B7" w14:textId="77777777" w:rsidR="009F3870" w:rsidRPr="002B771C" w:rsidRDefault="009F3870" w:rsidP="009F3870">
      <w:pPr>
        <w:spacing w:after="0"/>
        <w:jc w:val="both"/>
        <w:rPr>
          <w:rFonts w:ascii="Times New Roman" w:hAnsi="Times New Roman" w:cs="Times New Roman"/>
          <w:sz w:val="24"/>
          <w:szCs w:val="24"/>
        </w:rPr>
      </w:pPr>
    </w:p>
    <w:p w14:paraId="60C0A105"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 xml:space="preserve">Of machine learning methods, the gradient boosting algorithm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has been especially successful. It is efficient computationally, handles missing data, and handles class imbalance, which is common in toxicolog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o4pmu9","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hen and Guestrin, 2016; Kang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Combined with interpretability tools such as SHAP (Shapley Additive Explanations),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models not only make precise predictions but also specify which molecular descriptors define toxicity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olq4yC","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Lundberg and Lee, 2017; Ponce-Bobadilla et al., 2024)</w:t>
      </w:r>
      <w:r>
        <w:rPr>
          <w:rFonts w:ascii="Times New Roman" w:hAnsi="Times New Roman" w:cs="Times New Roman"/>
          <w:sz w:val="24"/>
          <w:szCs w:val="24"/>
        </w:rPr>
        <w:fldChar w:fldCharType="end"/>
      </w:r>
      <w:r w:rsidRPr="002B771C">
        <w:rPr>
          <w:rFonts w:ascii="Times New Roman" w:hAnsi="Times New Roman" w:cs="Times New Roman"/>
          <w:sz w:val="24"/>
          <w:szCs w:val="24"/>
        </w:rPr>
        <w:t>. This is important because clear models help construct regulatory trust: agencies will be more willing to act upon ML predictions if rationales that support them are understandable and scientifically motiv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ymEs5K","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Jia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8EE3646" w14:textId="77777777" w:rsidR="009F3870" w:rsidRPr="002B771C" w:rsidRDefault="009F3870" w:rsidP="009F3870">
      <w:pPr>
        <w:spacing w:after="0"/>
        <w:jc w:val="both"/>
        <w:rPr>
          <w:rFonts w:ascii="Times New Roman" w:hAnsi="Times New Roman" w:cs="Times New Roman"/>
          <w:sz w:val="24"/>
          <w:szCs w:val="24"/>
        </w:rPr>
      </w:pPr>
    </w:p>
    <w:p w14:paraId="45A50621" w14:textId="77777777" w:rsidR="009F3870" w:rsidRDefault="009F3870" w:rsidP="009F3870">
      <w:pPr>
        <w:spacing w:after="0"/>
        <w:jc w:val="both"/>
        <w:rPr>
          <w:rFonts w:ascii="Times New Roman" w:hAnsi="Times New Roman" w:cs="Times New Roman"/>
          <w:sz w:val="24"/>
          <w:szCs w:val="24"/>
        </w:rPr>
      </w:pPr>
      <w:r w:rsidRPr="00CD319C">
        <w:rPr>
          <w:rFonts w:ascii="Times New Roman" w:hAnsi="Times New Roman" w:cs="Times New Roman"/>
          <w:sz w:val="24"/>
          <w:szCs w:val="24"/>
        </w:rPr>
        <w:t xml:space="preserve">Recent studies illustrate the growing use of ML in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O0tRCw8","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Peets et al., 2022)</w:t>
      </w:r>
      <w:r>
        <w:rPr>
          <w:rFonts w:ascii="Times New Roman" w:hAnsi="Times New Roman" w:cs="Times New Roman"/>
          <w:sz w:val="24"/>
          <w:szCs w:val="24"/>
        </w:rPr>
        <w:fldChar w:fldCharType="end"/>
      </w:r>
      <w:r w:rsidRPr="00CD319C">
        <w:rPr>
          <w:rFonts w:ascii="Times New Roman" w:hAnsi="Times New Roman" w:cs="Times New Roman"/>
          <w:sz w:val="24"/>
          <w:szCs w:val="24"/>
        </w:rPr>
        <w:t xml:space="preserve"> developed MS2Tox, a predictor of ecotoxicity based on MS² fragmentations tandem mass spectrometry data that capture structural breakdown patterns of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EtCFMI","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Dührkop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319C">
        <w:rPr>
          <w:rFonts w:ascii="Times New Roman" w:hAnsi="Times New Roman" w:cs="Times New Roman"/>
          <w:sz w:val="24"/>
          <w:szCs w:val="24"/>
        </w:rPr>
        <w:t xml:space="preserve">demonstrated that SIRIUS and </w:t>
      </w:r>
      <w:proofErr w:type="spellStart"/>
      <w:r w:rsidRPr="00CD319C">
        <w:rPr>
          <w:rFonts w:ascii="Times New Roman" w:hAnsi="Times New Roman" w:cs="Times New Roman"/>
          <w:sz w:val="24"/>
          <w:szCs w:val="24"/>
        </w:rPr>
        <w:t>CSI:FingerID</w:t>
      </w:r>
      <w:proofErr w:type="spellEnd"/>
      <w:r w:rsidRPr="00CD319C">
        <w:rPr>
          <w:rFonts w:ascii="Times New Roman" w:hAnsi="Times New Roman" w:cs="Times New Roman"/>
          <w:sz w:val="24"/>
          <w:szCs w:val="24"/>
        </w:rPr>
        <w:t xml:space="preserve"> can predict molecular structures and activity from MS/MS spectra, extending toxicity prediction even to chemicals whose identity is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21aQr2","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Arturi and Hollen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 xml:space="preserve">used Random Forests in risk-guided prioritization of environmental contaminants,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MNNmYe","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Jaganath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constructed an interpretable respiratory toxicity model from optimal molecular descriptors.</w:t>
      </w:r>
    </w:p>
    <w:p w14:paraId="66E8ECA3" w14:textId="77777777" w:rsidR="009F3870" w:rsidRPr="002B771C" w:rsidRDefault="009F3870" w:rsidP="009F3870">
      <w:pPr>
        <w:spacing w:after="0"/>
        <w:jc w:val="both"/>
        <w:rPr>
          <w:rFonts w:ascii="Times New Roman" w:hAnsi="Times New Roman" w:cs="Times New Roman"/>
          <w:sz w:val="24"/>
          <w:szCs w:val="24"/>
        </w:rPr>
      </w:pPr>
    </w:p>
    <w:p w14:paraId="10CB2274"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Outside of toxicity, ML has also been appli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95wtOA","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Palm and Kruve, 2022)</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showed it applied to unknowns’ quantitation in LC/HRMS workflow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egedd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Born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integrated ML into digital discovery platforms for chemical investigation. Graph Neural Networks (GNNs) are advanced techniques that can be trained from molecular graphs directly, which is a direction of great hope for future toxic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SnPfdU","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Rong et al., 2020)</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BF56B92" w14:textId="77777777" w:rsidR="009F3870" w:rsidRPr="002B771C" w:rsidRDefault="009F3870" w:rsidP="009F3870">
      <w:pPr>
        <w:spacing w:after="0"/>
        <w:jc w:val="both"/>
        <w:rPr>
          <w:rFonts w:ascii="Times New Roman" w:hAnsi="Times New Roman" w:cs="Times New Roman"/>
          <w:sz w:val="24"/>
          <w:szCs w:val="24"/>
        </w:rPr>
      </w:pPr>
    </w:p>
    <w:p w14:paraId="712C990D" w14:textId="77777777" w:rsidR="009F3870" w:rsidRPr="002B771C" w:rsidRDefault="009F3870" w:rsidP="009F3870">
      <w:pPr>
        <w:spacing w:after="0"/>
        <w:jc w:val="both"/>
        <w:rPr>
          <w:rFonts w:ascii="Times New Roman" w:hAnsi="Times New Roman" w:cs="Times New Roman"/>
          <w:sz w:val="20"/>
          <w:szCs w:val="20"/>
        </w:rPr>
      </w:pPr>
      <w:r w:rsidRPr="002B771C">
        <w:rPr>
          <w:rFonts w:ascii="Times New Roman" w:hAnsi="Times New Roman" w:cs="Times New Roman"/>
          <w:sz w:val="24"/>
          <w:szCs w:val="24"/>
        </w:rPr>
        <w:t>Together, these studies demonstrate how ML, from ensemble models to deep learning, and most recently to GNNs, is transforming toxicology with predictive, interpretable, and scalable assessments that benefit regulatory screening as well as hypothesis generation.</w:t>
      </w:r>
    </w:p>
    <w:p w14:paraId="56F87FD5" w14:textId="77777777" w:rsidR="009F3870" w:rsidRPr="00464F18" w:rsidRDefault="009F3870" w:rsidP="009F3870">
      <w:pPr>
        <w:spacing w:after="0"/>
        <w:jc w:val="both"/>
        <w:rPr>
          <w:rFonts w:ascii="Times New Roman" w:hAnsi="Times New Roman" w:cs="Times New Roman"/>
        </w:rPr>
      </w:pPr>
    </w:p>
    <w:p w14:paraId="164CEED1" w14:textId="77777777" w:rsidR="009F3870" w:rsidRPr="006D31C3" w:rsidRDefault="009F3870" w:rsidP="009F3870">
      <w:pPr>
        <w:spacing w:after="0"/>
        <w:jc w:val="both"/>
        <w:rPr>
          <w:rFonts w:ascii="Times New Roman" w:hAnsi="Times New Roman" w:cs="Times New Roman"/>
          <w:b/>
          <w:bCs/>
          <w:sz w:val="28"/>
          <w:szCs w:val="28"/>
        </w:rPr>
      </w:pPr>
      <w:r w:rsidRPr="006D31C3">
        <w:rPr>
          <w:rFonts w:ascii="Times New Roman" w:hAnsi="Times New Roman" w:cs="Times New Roman"/>
          <w:b/>
          <w:bCs/>
          <w:sz w:val="28"/>
          <w:szCs w:val="28"/>
        </w:rPr>
        <w:t>1.5 Bridging Prediction and Reality: Validation Using Mass Spectrometry Data</w:t>
      </w:r>
    </w:p>
    <w:p w14:paraId="207272A3" w14:textId="77777777" w:rsidR="009F3870" w:rsidRPr="006D31C3" w:rsidRDefault="009F3870" w:rsidP="009F3870">
      <w:pPr>
        <w:spacing w:after="0"/>
        <w:jc w:val="both"/>
        <w:rPr>
          <w:rFonts w:ascii="Times New Roman" w:hAnsi="Times New Roman" w:cs="Times New Roman"/>
          <w:b/>
          <w:bCs/>
          <w:sz w:val="28"/>
          <w:szCs w:val="28"/>
        </w:rPr>
      </w:pPr>
    </w:p>
    <w:p w14:paraId="61A49F38"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Predictive models are meaningful only if they reflect real-world chemical exposures, not curated datasets. Environmental toxicology has generally employed liquid chromatography–tandem mass spectrometry (LC-MS/MS), distinguishing between molecules and disassembling them into ions to provide very high-resolution chemical fingerprints. These methods are crucial to Secondary Organic Aerosol (SOA) analysis, which is of great importance to generating fine particulate matter (PM₂.₅) and is a well-established healt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1NNIZh","properties":{"formattedCitation":"(Shrivastava et al., 2017; Witkowski and Gierczak, 2017)","plainCitation":"(Shrivastava et al., 2017; Witkowski and Gierczak,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D4745B">
        <w:rPr>
          <w:rFonts w:ascii="Times New Roman" w:hAnsi="Times New Roman" w:cs="Times New Roman"/>
          <w:sz w:val="24"/>
        </w:rPr>
        <w:t>(Shrivastava et al., 2017; Witkowski and Gierczak, 2017)</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The majority of SOA-derived chemicals remain to be </w:t>
      </w:r>
      <w:r w:rsidRPr="006D31C3">
        <w:rPr>
          <w:rFonts w:ascii="Times New Roman" w:hAnsi="Times New Roman" w:cs="Times New Roman"/>
          <w:sz w:val="24"/>
          <w:szCs w:val="24"/>
        </w:rPr>
        <w:lastRenderedPageBreak/>
        <w:t>characterised, with incomplete coverage in regulatory databases, and LC-MS/MS is instrumental in expanding the observable chemical world.</w:t>
      </w:r>
    </w:p>
    <w:p w14:paraId="037D168B" w14:textId="77777777" w:rsidR="009F3870" w:rsidRPr="006D31C3" w:rsidRDefault="009F3870" w:rsidP="009F3870">
      <w:pPr>
        <w:spacing w:after="0"/>
        <w:jc w:val="both"/>
        <w:rPr>
          <w:rFonts w:ascii="Times New Roman" w:hAnsi="Times New Roman" w:cs="Times New Roman"/>
          <w:sz w:val="24"/>
          <w:szCs w:val="24"/>
        </w:rPr>
      </w:pPr>
    </w:p>
    <w:p w14:paraId="70D674E3"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Fragmentation patterns in tandem mass spectrometry (MS² or MS/MS) hold structural information that can be interpreted through computation. Software such as SIRIUS and </w:t>
      </w:r>
      <w:proofErr w:type="spellStart"/>
      <w:r w:rsidRPr="006D31C3">
        <w:rPr>
          <w:rFonts w:ascii="Times New Roman" w:hAnsi="Times New Roman" w:cs="Times New Roman"/>
          <w:sz w:val="24"/>
          <w:szCs w:val="24"/>
        </w:rPr>
        <w:t>CSI:FingerID</w:t>
      </w:r>
      <w:proofErr w:type="spellEnd"/>
      <w:r w:rsidRPr="006D31C3">
        <w:rPr>
          <w:rFonts w:ascii="Times New Roman" w:hAnsi="Times New Roman" w:cs="Times New Roman"/>
          <w:sz w:val="24"/>
          <w:szCs w:val="24"/>
        </w:rPr>
        <w:t xml:space="preserve"> are classic examples of this procedure in constructing molecular formulas and predicting substructural fingerprints from spect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4bGkch","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Dührkop et al., 2019, 2015)</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Subsequent results may then be integrated into machine learning models, with the spectral fingerprints being used to predict potential toxicological attributes. For example, MS2Tox demonstrates that ecotoxicity may be predicted with </w:t>
      </w:r>
      <w:proofErr w:type="spellStart"/>
      <w:r w:rsidRPr="006D31C3">
        <w:rPr>
          <w:rFonts w:ascii="Times New Roman" w:hAnsi="Times New Roman" w:cs="Times New Roman"/>
          <w:sz w:val="24"/>
          <w:szCs w:val="24"/>
        </w:rPr>
        <w:t>XGBoost</w:t>
      </w:r>
      <w:proofErr w:type="spellEnd"/>
      <w:r w:rsidRPr="006D31C3">
        <w:rPr>
          <w:rFonts w:ascii="Times New Roman" w:hAnsi="Times New Roman" w:cs="Times New Roman"/>
          <w:sz w:val="24"/>
          <w:szCs w:val="24"/>
        </w:rPr>
        <w:t xml:space="preserve"> on MS²-derived fingerprints to extend risk assessment even to previously unknown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96qPJ","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6E4F109D" w14:textId="77777777" w:rsidR="009F3870" w:rsidRPr="006D31C3" w:rsidRDefault="009F3870" w:rsidP="009F3870">
      <w:pPr>
        <w:spacing w:after="0"/>
        <w:jc w:val="both"/>
        <w:rPr>
          <w:rFonts w:ascii="Times New Roman" w:hAnsi="Times New Roman" w:cs="Times New Roman"/>
          <w:sz w:val="24"/>
          <w:szCs w:val="24"/>
        </w:rPr>
      </w:pPr>
    </w:p>
    <w:p w14:paraId="6A3D4374" w14:textId="77777777" w:rsidR="009F3870" w:rsidRPr="006D31C3" w:rsidRDefault="009F3870" w:rsidP="009F3870">
      <w:pPr>
        <w:spacing w:after="0"/>
        <w:jc w:val="both"/>
        <w:rPr>
          <w:rFonts w:ascii="Times New Roman" w:hAnsi="Times New Roman" w:cs="Times New Roman"/>
        </w:rPr>
      </w:pPr>
      <w:r w:rsidRPr="006D31C3">
        <w:rPr>
          <w:rFonts w:ascii="Times New Roman" w:hAnsi="Times New Roman" w:cs="Times New Roman"/>
          <w:sz w:val="24"/>
          <w:szCs w:val="24"/>
        </w:rPr>
        <w:t xml:space="preserve">Building on such methods, this study will explore whether LCSB </w:t>
      </w:r>
      <w:proofErr w:type="spellStart"/>
      <w:r w:rsidRPr="006D31C3">
        <w:rPr>
          <w:rFonts w:ascii="Times New Roman" w:hAnsi="Times New Roman" w:cs="Times New Roman"/>
          <w:sz w:val="24"/>
          <w:szCs w:val="24"/>
        </w:rPr>
        <w:t>MassBank</w:t>
      </w:r>
      <w:proofErr w:type="spellEnd"/>
      <w:r w:rsidRPr="006D31C3">
        <w:rPr>
          <w:rFonts w:ascii="Times New Roman" w:hAnsi="Times New Roman" w:cs="Times New Roman"/>
          <w:sz w:val="24"/>
          <w:szCs w:val="24"/>
        </w:rPr>
        <w:t xml:space="preserve"> LC-MS/MS dat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7NXexF","properties":{"formattedCitation":"(Elapavalore et al., 2023)","plainCitation":"(Elapavalore et al., 2023)","noteIndex":0},"citationItems":[{"id":861,"uris":["http://zotero.org/users/local/PQz9MTWE/items/33EXL5BK"],"itemData":{"id":861,"type":"article-journal","abstract":"The term “exposome” is defined as a comprehensive study of life-course environmental exposures and the associated biological responses. Humans are exposed to many different chemicals, which can pose a major threat to the well-being of humanity. Targeted or non-targeted mass spectrometry techniques are widely used to identify and characterize various environmental stressors when linking exposures to human health. However, identification remains challenging due to the huge chemical space applicable to exposomics, combined with the lack of sufficient relevant entries in spectral libraries. Addressing these challenges requires cheminformatics tools and database resources to share curated open spectral data on chemicals to improve the identification of chemicals in exposomics studies. This article describes efforts to contribute spectra relevant for exposomics to the open mass spectral library MassBank (https://www.massbank.eu) using various open source software efforts, including the R packages RMassBank and Shinyscreen. The experimental spectra were obtained from ten mixtures containing toxicologically relevant chemicals from the US Environmental Protection Agency (EPA) Non-Targeted Analysis Collaborative Trial (ENTACT). Following processing and curation, 5582 spectra from 783 of the 1268 ENTACT compounds were added to MassBank, and through this to other open spectral libraries (e.g., MoNA, GNPS) for community benefit. Additionally, an automated deposition and annotation workflow was developed with PubChem to enable the display of all MassBank mass spectra in PubChem, which is rerun with each MassBank release. The new spectral records have already been used in several studies to increase the confidence in identification in non-target small molecule identification workflows applied to environmental and exposomics research.","container-title":"Environmental Science: Processes &amp; Impacts","DOI":"10.1039/D3EM00181D","ISSN":"2050-7895","issue":"11","journalAbbreviation":"Environ. Sci.: Processes Impacts","language":"en","note":"publisher: The Royal Society of Chemistry","page":"1788-1801","source":"pubs.rsc.org","title":"Adding open spectral data to MassBank and PubChem using open source tools to support non-targeted exposomics of mixtures","volume":"25","author":[{"family":"Elapavalore","given":"Anjana"},{"family":"Kondić","given":"Todor"},{"family":"Singh","given":"Randolph R."},{"family":"Shoemaker","given":"Benjamin A."},{"family":"Thiessen","given":"Paul A."},{"family":"Zhang","given":"Jian"},{"family":"Bolton","given":"Evan E."},{"family":"Schymanski","given":"Emma L."}],"issued":{"date-parts":[["2023",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Elapavalor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31C3">
        <w:rPr>
          <w:rFonts w:ascii="Times New Roman" w:hAnsi="Times New Roman" w:cs="Times New Roman"/>
          <w:sz w:val="24"/>
          <w:szCs w:val="24"/>
        </w:rPr>
        <w:t>could be interpreted using spectral interpretation software to generate fingerprints, which in turn could be utilized to inform predictive carcinogenicity models. By doing this, the study aims to align lab-based predictions better with environmental exposures as they happen, while also continuing to facilitate the application of computational toxicology in chemical risk assessment.</w:t>
      </w:r>
    </w:p>
    <w:p w14:paraId="4B51B30C" w14:textId="77777777" w:rsidR="009F3870" w:rsidRPr="005B23B3" w:rsidRDefault="009F3870" w:rsidP="009F3870">
      <w:pPr>
        <w:spacing w:after="0"/>
        <w:rPr>
          <w:rFonts w:ascii="Times New Roman" w:hAnsi="Times New Roman" w:cs="Times New Roman"/>
          <w:sz w:val="24"/>
          <w:szCs w:val="24"/>
        </w:rPr>
      </w:pPr>
    </w:p>
    <w:p w14:paraId="184EC182" w14:textId="77777777" w:rsidR="009F3870" w:rsidRPr="0035168C" w:rsidRDefault="009F3870" w:rsidP="009F3870">
      <w:pPr>
        <w:spacing w:after="0"/>
        <w:jc w:val="both"/>
        <w:rPr>
          <w:rFonts w:ascii="Times New Roman" w:hAnsi="Times New Roman" w:cs="Times New Roman"/>
          <w:b/>
          <w:bCs/>
          <w:sz w:val="28"/>
          <w:szCs w:val="28"/>
        </w:rPr>
      </w:pPr>
      <w:r w:rsidRPr="0035168C">
        <w:rPr>
          <w:rFonts w:ascii="Times New Roman" w:hAnsi="Times New Roman" w:cs="Times New Roman"/>
          <w:b/>
          <w:bCs/>
          <w:sz w:val="28"/>
          <w:szCs w:val="28"/>
        </w:rPr>
        <w:t>1.6 Why This Research Matters: Safer Air Through Smarter Models</w:t>
      </w:r>
    </w:p>
    <w:p w14:paraId="20624C27" w14:textId="77777777" w:rsidR="009F3870" w:rsidRPr="0035168C" w:rsidRDefault="009F3870" w:rsidP="009F3870">
      <w:pPr>
        <w:spacing w:after="0"/>
        <w:jc w:val="both"/>
        <w:rPr>
          <w:rFonts w:ascii="Times New Roman" w:hAnsi="Times New Roman" w:cs="Times New Roman"/>
          <w:b/>
          <w:bCs/>
          <w:sz w:val="28"/>
          <w:szCs w:val="28"/>
        </w:rPr>
      </w:pPr>
    </w:p>
    <w:p w14:paraId="76104949" w14:textId="3510FEEC" w:rsidR="009F3870" w:rsidRPr="0035168C" w:rsidRDefault="009F3870" w:rsidP="009F3870">
      <w:pPr>
        <w:spacing w:after="0"/>
        <w:jc w:val="both"/>
        <w:rPr>
          <w:rFonts w:ascii="Times New Roman" w:hAnsi="Times New Roman" w:cs="Times New Roman"/>
        </w:rPr>
      </w:pPr>
      <w:r w:rsidRPr="0035168C">
        <w:rPr>
          <w:rFonts w:ascii="Times New Roman" w:hAnsi="Times New Roman" w:cs="Times New Roman"/>
          <w:sz w:val="24"/>
          <w:szCs w:val="24"/>
        </w:rPr>
        <w:t>The air pollutant mix contains thousands of chemicals, but very few have been tested to see if they are carcino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HeDGUE","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Thomas et al.,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Traditional animal testing is time-consuming, expensive, and ethically </w:t>
      </w:r>
      <w:r w:rsidR="0069440D" w:rsidRPr="0069440D">
        <w:rPr>
          <w:rFonts w:ascii="Times New Roman" w:hAnsi="Times New Roman" w:cs="Times New Roman"/>
          <w:sz w:val="24"/>
          <w:szCs w:val="24"/>
        </w:rPr>
        <w:t>questionable</w:t>
      </w:r>
      <w:r w:rsidRPr="003516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AJpYny","properties":{"formattedCitation":"(Basketter et al., 2012; Zeiger, 2019)","plainCitation":"(Basketter et al., 2012; Zeiger, 2019)","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Basketter et al., 2012; Zeiger,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piH8xd","properties":{"formattedCitation":"(Jaworska and Hoffmann, 2010; OECD, 2016)","plainCitation":"(Jaworska and Hoffmann, 2010; OECD, 2016)","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Jaworska and Hoffmann, 2010; OECD, 2016)</w:t>
      </w:r>
      <w:r>
        <w:rPr>
          <w:rFonts w:ascii="Times New Roman" w:hAnsi="Times New Roman" w:cs="Times New Roman"/>
          <w:sz w:val="24"/>
          <w:szCs w:val="24"/>
        </w:rPr>
        <w:fldChar w:fldCharType="end"/>
      </w:r>
    </w:p>
    <w:p w14:paraId="69D85C8B" w14:textId="77777777" w:rsidR="009F3870" w:rsidRPr="008157EA" w:rsidRDefault="009F3870" w:rsidP="009F3870">
      <w:pPr>
        <w:spacing w:after="0"/>
        <w:jc w:val="both"/>
        <w:rPr>
          <w:rFonts w:ascii="Times New Roman" w:hAnsi="Times New Roman" w:cs="Times New Roman"/>
          <w:sz w:val="24"/>
          <w:szCs w:val="24"/>
        </w:rPr>
      </w:pPr>
    </w:p>
    <w:p w14:paraId="2C63376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e aim of this work is to build a machine learning model that can predict atmospheric chemicals' carcinogenicity based on molecular fingerprints and p53 assay data. The model provides a faster, scalable alternative to traditional toxicology methods. A machine learning algorithm, </w:t>
      </w:r>
      <w:proofErr w:type="spellStart"/>
      <w:r w:rsidRPr="008157EA">
        <w:rPr>
          <w:rFonts w:ascii="Times New Roman" w:hAnsi="Times New Roman" w:cs="Times New Roman"/>
          <w:sz w:val="24"/>
          <w:szCs w:val="24"/>
        </w:rPr>
        <w:t>XGBoost</w:t>
      </w:r>
      <w:proofErr w:type="spellEnd"/>
      <w:r w:rsidRPr="008157EA">
        <w:rPr>
          <w:rFonts w:ascii="Times New Roman" w:hAnsi="Times New Roman" w:cs="Times New Roman"/>
          <w:sz w:val="24"/>
          <w:szCs w:val="24"/>
        </w:rPr>
        <w:t>, is employed in this research to predict whether a chemical will or will not interfere with a cancer-related biological pathway, from its molecular "fingerprints" and high-throughput screening information. Molecular fingerprints are quantitative descriptors that represent the structure of a molecule in a computer-processable wa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DlzQTb","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Pr>
          <w:rFonts w:ascii="Times New Roman" w:hAnsi="Times New Roman" w:cs="Times New Roman"/>
          <w:sz w:val="24"/>
          <w:szCs w:val="24"/>
        </w:rPr>
        <w:fldChar w:fldCharType="separate"/>
      </w:r>
      <w:r w:rsidRPr="001838B7">
        <w:rPr>
          <w:rFonts w:ascii="Times New Roman" w:hAnsi="Times New Roman" w:cs="Times New Roman"/>
          <w:sz w:val="24"/>
        </w:rPr>
        <w:t>(Guha, 2007)</w:t>
      </w:r>
      <w:r>
        <w:rPr>
          <w:rFonts w:ascii="Times New Roman" w:hAnsi="Times New Roman" w:cs="Times New Roman"/>
          <w:sz w:val="24"/>
          <w:szCs w:val="24"/>
        </w:rPr>
        <w:fldChar w:fldCharType="end"/>
      </w:r>
      <w:r w:rsidRPr="008157EA">
        <w:rPr>
          <w:rFonts w:ascii="Times New Roman" w:hAnsi="Times New Roman" w:cs="Times New Roman"/>
          <w:sz w:val="24"/>
          <w:szCs w:val="24"/>
        </w:rPr>
        <w:t xml:space="preserve">. High-throughput assays are laboratory tests that are computer controlled and quickly assay the number of chemicals that have an effect on a specific biological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KzBZJ3","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Pr>
          <w:rFonts w:ascii="Times New Roman" w:hAnsi="Times New Roman" w:cs="Times New Roman"/>
          <w:sz w:val="24"/>
          <w:szCs w:val="24"/>
        </w:rPr>
        <w:fldChar w:fldCharType="separate"/>
      </w:r>
      <w:r w:rsidRPr="00901E5A">
        <w:rPr>
          <w:rFonts w:ascii="Times New Roman" w:hAnsi="Times New Roman" w:cs="Times New Roman"/>
          <w:sz w:val="24"/>
        </w:rPr>
        <w:t>(Kavlock et al., 200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755174BC" w14:textId="77777777" w:rsidR="009F3870" w:rsidRPr="008157EA" w:rsidRDefault="009F3870" w:rsidP="009F3870">
      <w:pPr>
        <w:spacing w:after="0"/>
        <w:jc w:val="both"/>
        <w:rPr>
          <w:rFonts w:ascii="Times New Roman" w:hAnsi="Times New Roman" w:cs="Times New Roman"/>
          <w:sz w:val="24"/>
          <w:szCs w:val="24"/>
        </w:rPr>
      </w:pPr>
    </w:p>
    <w:p w14:paraId="50F835F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o validate the model for real-world use, the model is also compared to analytical measurements of environmental samples conducted through tandem mass spectrometry (MS/MS). Computational models like </w:t>
      </w:r>
      <w:proofErr w:type="spellStart"/>
      <w:proofErr w:type="gramStart"/>
      <w:r w:rsidRPr="008157EA">
        <w:rPr>
          <w:rFonts w:ascii="Times New Roman" w:hAnsi="Times New Roman" w:cs="Times New Roman"/>
          <w:sz w:val="24"/>
          <w:szCs w:val="24"/>
        </w:rPr>
        <w:t>CSI:FingerID</w:t>
      </w:r>
      <w:proofErr w:type="spellEnd"/>
      <w:proofErr w:type="gramEnd"/>
      <w:r w:rsidRPr="008157EA">
        <w:rPr>
          <w:rFonts w:ascii="Times New Roman" w:hAnsi="Times New Roman" w:cs="Times New Roman"/>
          <w:sz w:val="24"/>
          <w:szCs w:val="24"/>
        </w:rPr>
        <w:t xml:space="preserve"> predict the chemical structures based on spectral patterns, similar to air monitoring research of pollutants.</w:t>
      </w:r>
    </w:p>
    <w:p w14:paraId="5D3B7E07" w14:textId="77777777" w:rsidR="009F3870" w:rsidRPr="008157EA" w:rsidRDefault="009F3870" w:rsidP="009F3870">
      <w:pPr>
        <w:spacing w:after="0"/>
        <w:jc w:val="both"/>
        <w:rPr>
          <w:rFonts w:ascii="Times New Roman" w:hAnsi="Times New Roman" w:cs="Times New Roman"/>
          <w:sz w:val="24"/>
          <w:szCs w:val="24"/>
        </w:rPr>
      </w:pPr>
    </w:p>
    <w:p w14:paraId="4E5EB3F3"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is strategy underpins significant safety and ethics models, such as Next Generation Risk Assessment (NGRA) and the 3Rs principles of Replacement (wherever possible avoiding the use of animals), Reduction (minimising the number of animals used) and Refinement (reducing </w:t>
      </w:r>
      <w:r w:rsidRPr="008157EA">
        <w:rPr>
          <w:rFonts w:ascii="Times New Roman" w:hAnsi="Times New Roman" w:cs="Times New Roman"/>
          <w:sz w:val="24"/>
          <w:szCs w:val="24"/>
        </w:rPr>
        <w:lastRenderedPageBreak/>
        <w:t>the harm caused by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TMnDBj","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2D73F5">
        <w:rPr>
          <w:rFonts w:ascii="Times New Roman" w:hAnsi="Times New Roman" w:cs="Times New Roman"/>
          <w:sz w:val="24"/>
        </w:rPr>
        <w:t>(Russell and Burch, n.d.; Thomas et al., 2019)</w:t>
      </w:r>
      <w:r>
        <w:rPr>
          <w:rFonts w:ascii="Times New Roman" w:hAnsi="Times New Roman" w:cs="Times New Roman"/>
          <w:sz w:val="24"/>
          <w:szCs w:val="24"/>
        </w:rPr>
        <w:fldChar w:fldCharType="end"/>
      </w:r>
      <w:r w:rsidRPr="008157EA">
        <w:rPr>
          <w:rFonts w:ascii="Times New Roman" w:hAnsi="Times New Roman" w:cs="Times New Roman"/>
          <w:sz w:val="24"/>
          <w:szCs w:val="24"/>
        </w:rPr>
        <w:t>. It is made to be reproducible and flexible in order for regulators and scientists to more accurately determine high-risk air pollutants with higher efficiency, particularly in industrially or traffic-influenced reg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jKal33","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Pr>
          <w:rFonts w:ascii="Times New Roman" w:hAnsi="Times New Roman" w:cs="Times New Roman"/>
          <w:sz w:val="24"/>
          <w:szCs w:val="24"/>
        </w:rPr>
        <w:fldChar w:fldCharType="separate"/>
      </w:r>
      <w:r w:rsidRPr="003C4632">
        <w:rPr>
          <w:rFonts w:ascii="Times New Roman" w:hAnsi="Times New Roman" w:cs="Times New Roman"/>
          <w:sz w:val="24"/>
        </w:rPr>
        <w:t>(Arturi and Hollender, 2023; Landrigan et al., 201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222A5037" w14:textId="77777777" w:rsidR="009F3870" w:rsidRDefault="009F3870" w:rsidP="009F3870">
      <w:pPr>
        <w:spacing w:after="0"/>
        <w:rPr>
          <w:rFonts w:ascii="Times New Roman" w:hAnsi="Times New Roman" w:cs="Times New Roman"/>
          <w:sz w:val="24"/>
          <w:szCs w:val="24"/>
        </w:rPr>
      </w:pPr>
    </w:p>
    <w:p w14:paraId="4C5406C7"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4E94CDFE" w14:textId="77777777" w:rsidR="009F3870" w:rsidRPr="00883447" w:rsidRDefault="009F3870" w:rsidP="009F3870">
      <w:pPr>
        <w:spacing w:after="0"/>
        <w:rPr>
          <w:rFonts w:ascii="Times New Roman" w:hAnsi="Times New Roman" w:cs="Times New Roman"/>
          <w:sz w:val="24"/>
          <w:szCs w:val="24"/>
        </w:rPr>
      </w:pPr>
    </w:p>
    <w:p w14:paraId="3DAF70FA"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This subsection provides a detailed explanation of the data sources, cheminformatics feature engineering, machine learning strategy, and external validation protocols employed to 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0E8DE949" w14:textId="77777777" w:rsidR="009F3870" w:rsidRPr="00883447" w:rsidRDefault="009F3870" w:rsidP="009F3870">
      <w:pPr>
        <w:spacing w:after="0"/>
        <w:rPr>
          <w:rFonts w:ascii="Times New Roman" w:hAnsi="Times New Roman" w:cs="Times New Roman"/>
          <w:sz w:val="24"/>
          <w:szCs w:val="24"/>
        </w:rPr>
      </w:pPr>
    </w:p>
    <w:p w14:paraId="753B4D6A"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7F15C8AD" w14:textId="77777777" w:rsidR="009F3870" w:rsidRPr="00883447" w:rsidRDefault="009F3870" w:rsidP="009F3870">
      <w:pPr>
        <w:spacing w:after="0"/>
        <w:rPr>
          <w:rFonts w:ascii="Times New Roman" w:hAnsi="Times New Roman" w:cs="Times New Roman"/>
          <w:sz w:val="24"/>
          <w:szCs w:val="24"/>
        </w:rPr>
      </w:pPr>
    </w:p>
    <w:p w14:paraId="01C087B8"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5MQZ64","properties":{"formattedCitation":"(\\uc0\\u8220{}CompTox Chemicals Dashboard,\\uc0\\u8221{} n.d.)","plainCitation":"(“CompTox Chemicals Dashboard,” n.d.)","noteIndex":0},"citationItems":[{"id":864,"uris":["http://zotero.org/users/local/PQz9MTWE/items/DBPIVT6Z"],"itemData":{"id":864,"type":"webpage","title":"CompTox Chemicals Dashboard","URL":"https://comptox.epa.gov/dashboard/","accessed":{"date-parts":[["2025",8,20]]}}}],"schema":"https://github.com/citation-style-language/schema/raw/master/csl-citation.json"} </w:instrText>
      </w:r>
      <w:r>
        <w:rPr>
          <w:rFonts w:ascii="Times New Roman" w:hAnsi="Times New Roman" w:cs="Times New Roman"/>
          <w:sz w:val="24"/>
          <w:szCs w:val="24"/>
        </w:rPr>
        <w:fldChar w:fldCharType="separate"/>
      </w:r>
      <w:r w:rsidRPr="0069480F">
        <w:rPr>
          <w:rFonts w:ascii="Times New Roman" w:hAnsi="Times New Roman" w:cs="Times New Roman"/>
          <w:sz w:val="24"/>
        </w:rPr>
        <w:t>(“CompTox Chemicals Dashboard,” n.d.)</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njbN2t","properties":{"formattedCitation":"(Levine, 1997)","plainCitation":"(Levine, 1997)","noteIndex":0},"citationItems":[{"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953F44">
        <w:rPr>
          <w:rFonts w:ascii="Times New Roman" w:hAnsi="Times New Roman" w:cs="Times New Roman"/>
          <w:sz w:val="24"/>
        </w:rPr>
        <w:t>(Levine, 1997)</w:t>
      </w:r>
      <w:r>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52233C7D" w14:textId="77777777" w:rsidR="009F3870" w:rsidRPr="00883447"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Vousden and Lane, 2007)</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2CD46C6B" w14:textId="77777777" w:rsidR="009F3870" w:rsidRDefault="009F3870" w:rsidP="009F3870">
      <w:pPr>
        <w:spacing w:after="0"/>
        <w:jc w:val="both"/>
        <w:rPr>
          <w:rFonts w:ascii="Times New Roman" w:hAnsi="Times New Roman" w:cs="Times New Roman"/>
          <w:sz w:val="24"/>
          <w:szCs w:val="24"/>
        </w:rPr>
      </w:pPr>
    </w:p>
    <w:p w14:paraId="6C5009A7"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w:t>
      </w:r>
      <w:r>
        <w:rPr>
          <w:rFonts w:ascii="Times New Roman" w:hAnsi="Times New Roman" w:cs="Times New Roman"/>
          <w:sz w:val="24"/>
          <w:szCs w:val="24"/>
        </w:rPr>
        <w:t>that describe</w:t>
      </w:r>
      <w:r w:rsidRPr="00883447">
        <w:rPr>
          <w:rFonts w:ascii="Times New Roman" w:hAnsi="Times New Roman" w:cs="Times New Roman"/>
          <w:sz w:val="24"/>
          <w:szCs w:val="24"/>
        </w:rPr>
        <w:t xml:space="preserve"> whether they are able to activate a signal in the ATG_P53_CIS assay. Only organic compounds wi</w:t>
      </w:r>
      <w:r>
        <w:rPr>
          <w:rFonts w:ascii="Times New Roman" w:hAnsi="Times New Roman" w:cs="Times New Roman"/>
          <w:sz w:val="24"/>
          <w:szCs w:val="24"/>
        </w:rPr>
        <w:t>th valid</w:t>
      </w:r>
      <w:r w:rsidRPr="00883447">
        <w:rPr>
          <w:rFonts w:ascii="Times New Roman" w:hAnsi="Times New Roman" w:cs="Times New Roman"/>
          <w:sz w:val="24"/>
          <w:szCs w:val="24"/>
        </w:rPr>
        <w:t xml:space="preserve">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Shrivastav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558F4221" w14:textId="77777777" w:rsidR="009F3870" w:rsidRPr="00883447" w:rsidRDefault="009F3870" w:rsidP="009F3870">
      <w:pPr>
        <w:spacing w:after="0"/>
        <w:jc w:val="both"/>
        <w:rPr>
          <w:rFonts w:ascii="Times New Roman" w:hAnsi="Times New Roman" w:cs="Times New Roman"/>
          <w:sz w:val="24"/>
          <w:szCs w:val="24"/>
        </w:rPr>
      </w:pPr>
    </w:p>
    <w:p w14:paraId="73E8CC91"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After missing-data entry removal and extensive structural and assay-based filtering, the final cleaned dataset of 718 compounds</w:t>
      </w:r>
      <w:r>
        <w:rPr>
          <w:rFonts w:ascii="Times New Roman" w:hAnsi="Times New Roman" w:cs="Times New Roman"/>
          <w:sz w:val="24"/>
          <w:szCs w:val="24"/>
        </w:rPr>
        <w:t>,</w:t>
      </w:r>
      <w:r w:rsidRPr="00883447">
        <w:rPr>
          <w:rFonts w:ascii="Times New Roman" w:hAnsi="Times New Roman" w:cs="Times New Roman"/>
          <w:sz w:val="24"/>
          <w:szCs w:val="24"/>
        </w:rPr>
        <w:t xml:space="preserve"> consisting of 127 actives and 591 </w:t>
      </w:r>
      <w:proofErr w:type="spellStart"/>
      <w:r w:rsidRPr="00883447">
        <w:rPr>
          <w:rFonts w:ascii="Times New Roman" w:hAnsi="Times New Roman" w:cs="Times New Roman"/>
          <w:sz w:val="24"/>
          <w:szCs w:val="24"/>
        </w:rPr>
        <w:t>inactives</w:t>
      </w:r>
      <w:proofErr w:type="spellEnd"/>
      <w:r>
        <w:rPr>
          <w:rFonts w:ascii="Times New Roman" w:hAnsi="Times New Roman" w:cs="Times New Roman"/>
          <w:sz w:val="24"/>
          <w:szCs w:val="24"/>
        </w:rPr>
        <w:t>,</w:t>
      </w:r>
      <w:r w:rsidRPr="00883447">
        <w:rPr>
          <w:rFonts w:ascii="Times New Roman" w:hAnsi="Times New Roman" w:cs="Times New Roman"/>
          <w:sz w:val="24"/>
          <w:szCs w:val="24"/>
        </w:rPr>
        <w:t xml:space="preserve"> was obtained. They were the basis of all the subsequent cheminformatics processing and model construction.</w:t>
      </w:r>
    </w:p>
    <w:p w14:paraId="44FCDC0C" w14:textId="77777777" w:rsidR="009F3870" w:rsidRDefault="009F3870" w:rsidP="009F3870">
      <w:pPr>
        <w:spacing w:after="0"/>
        <w:rPr>
          <w:rFonts w:ascii="Times New Roman" w:hAnsi="Times New Roman" w:cs="Times New Roman"/>
          <w:sz w:val="24"/>
          <w:szCs w:val="24"/>
        </w:rPr>
      </w:pPr>
    </w:p>
    <w:p w14:paraId="33929E7D" w14:textId="77777777" w:rsidR="009F3870" w:rsidRPr="000A2015" w:rsidRDefault="009F3870" w:rsidP="009F3870">
      <w:pPr>
        <w:spacing w:after="0"/>
        <w:rPr>
          <w:rFonts w:ascii="Times New Roman" w:hAnsi="Times New Roman" w:cs="Times New Roman"/>
          <w:b/>
          <w:bCs/>
          <w:sz w:val="28"/>
          <w:szCs w:val="28"/>
        </w:rPr>
      </w:pPr>
      <w:r w:rsidRPr="000A2015">
        <w:rPr>
          <w:rFonts w:ascii="Times New Roman" w:hAnsi="Times New Roman" w:cs="Times New Roman"/>
          <w:b/>
          <w:bCs/>
          <w:sz w:val="28"/>
          <w:szCs w:val="28"/>
        </w:rPr>
        <w:t>2.2 Cheminformatics Feature Generation</w:t>
      </w:r>
    </w:p>
    <w:p w14:paraId="1AD6EAFE" w14:textId="77777777" w:rsidR="009F3870" w:rsidRDefault="009F3870" w:rsidP="009F3870">
      <w:pPr>
        <w:spacing w:after="0"/>
        <w:jc w:val="both"/>
        <w:rPr>
          <w:rFonts w:ascii="Times New Roman" w:hAnsi="Times New Roman" w:cs="Times New Roman"/>
          <w:b/>
          <w:bCs/>
          <w:sz w:val="28"/>
          <w:szCs w:val="28"/>
        </w:rPr>
      </w:pPr>
    </w:p>
    <w:p w14:paraId="4201D3FC"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In order to convert chemical structures to computational inputs, a wide range of molecular fingerprints were computed from the </w:t>
      </w:r>
      <w:proofErr w:type="spellStart"/>
      <w:r w:rsidRPr="000A2015">
        <w:rPr>
          <w:rFonts w:ascii="Times New Roman" w:hAnsi="Times New Roman" w:cs="Times New Roman"/>
          <w:sz w:val="24"/>
          <w:szCs w:val="24"/>
        </w:rPr>
        <w:t>rcdk</w:t>
      </w:r>
      <w:proofErr w:type="spellEnd"/>
      <w:r w:rsidRPr="000A2015">
        <w:rPr>
          <w:rFonts w:ascii="Times New Roman" w:hAnsi="Times New Roman" w:cs="Times New Roman"/>
          <w:sz w:val="24"/>
          <w:szCs w:val="24"/>
        </w:rPr>
        <w:t xml:space="preserve"> package in R that encapsulates the Chemistry Development Kit (CD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QWIV19","properties":{"formattedCitation":"(Guha, 2007; Steinbeck et al., 2003)","plainCitation":"(Guha, 2007; Steinbeck et al., 2003)","noteIndex":0},"citationItems":[{"id":670,"uris":["http://zotero.org/users/local/PQz9MTWE/items/7IQYDLZU"],"itemData":{"id":670,"type":"document","title":"Chemical Informatics Functionality in R","URL":"https://www.jstatsoft.org/article/view/v018i05","author":[{"family":"Guha","given":"Rajarshi"}],"issued":{"date-parts":[["2007"]]}}},{"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577989">
        <w:rPr>
          <w:rFonts w:ascii="Times New Roman" w:hAnsi="Times New Roman" w:cs="Times New Roman"/>
          <w:sz w:val="24"/>
        </w:rPr>
        <w:t>(Guha, 2007; 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Fingerprints are numerical or </w:t>
      </w:r>
      <w:r w:rsidRPr="000A2015">
        <w:rPr>
          <w:rFonts w:ascii="Times New Roman" w:hAnsi="Times New Roman" w:cs="Times New Roman"/>
          <w:sz w:val="24"/>
          <w:szCs w:val="24"/>
        </w:rPr>
        <w:lastRenderedPageBreak/>
        <w:t>binary descriptors that characterize substructural motifs, topology, and physicochemical features of molecules.</w:t>
      </w:r>
    </w:p>
    <w:p w14:paraId="5B2E4FD9" w14:textId="77777777" w:rsidR="009F3870" w:rsidRPr="000A2015" w:rsidRDefault="009F3870" w:rsidP="009F3870">
      <w:pPr>
        <w:spacing w:after="0"/>
        <w:jc w:val="both"/>
        <w:rPr>
          <w:rFonts w:ascii="Times New Roman" w:hAnsi="Times New Roman" w:cs="Times New Roman"/>
          <w:sz w:val="24"/>
          <w:szCs w:val="24"/>
        </w:rPr>
      </w:pPr>
    </w:p>
    <w:p w14:paraId="1ABA27DA"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A range of fingerprints was employed for providing high-density structural data. They included MACCS keys (166-bit substructure moti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nQ44w8","properties":{"formattedCitation":"(Durant et al., 2002)","plainCitation":"(Durant et al., 2002)","noteIndex":0},"citationItems":[{"id":616,"uris":["http://zotero.org/users/local/PQz9MTWE/items/ENDJX5NV"],"itemData":{"id":616,"type":"article-journal","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container-title":"Journal of Chemical Information and Computer Sciences","DOI":"10.1021/ci010132r","ISSN":"0095-2338","issue":"6","journalAbbreviation":"J. Chem. Inf. Comput. Sci.","note":"publisher: American Chemical Society","page":"1273-1280","source":"ACS Publications","title":"Reoptimization of MDL Keys for Use in Drug Discovery","volume":"42","author":[{"family":"Durant","given":"Joseph L."},{"family":"Leland","given":"Burton A."},{"family":"Henry","given":"Douglas R."},{"family":"Nourse","given":"James G."}],"issued":{"date-parts":[["2002",11,1]]}}}],"schema":"https://github.com/citation-style-language/schema/raw/master/csl-citation.json"} </w:instrText>
      </w:r>
      <w:r>
        <w:rPr>
          <w:rFonts w:ascii="Times New Roman" w:hAnsi="Times New Roman" w:cs="Times New Roman"/>
          <w:sz w:val="24"/>
          <w:szCs w:val="24"/>
        </w:rPr>
        <w:fldChar w:fldCharType="separate"/>
      </w:r>
      <w:r w:rsidRPr="00C632CC">
        <w:rPr>
          <w:rFonts w:ascii="Times New Roman" w:hAnsi="Times New Roman" w:cs="Times New Roman"/>
          <w:sz w:val="24"/>
        </w:rPr>
        <w:t>(Durant et al., 2002)</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PubChem fingerprints (881-bit descriptors used in PubChem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ALhRuH","properties":{"formattedCitation":"(Wang et al., 2009)","plainCitation":"(Wang et al., 2009)","noteIndex":0},"citationItems":[{"id":867,"uris":["http://zotero.org/users/local/PQz9MTWE/items/BK24V6RT"],"itemData":{"id":867,"type":"article-journal","abstract":"PubChem (http://pubchem.ncbi.nlm.nih.gov) is a public repository for biological properties of small molecules hosted by the US National Institutes of Health (NIH). PubChem BioAssay database currently contains biological test results for more than 700 000 compounds. The goal of PubChem is to make this information easily accessible to biomedical researchers. In this work, we present a set of web servers to facilitate and optimize the utility of biological activity information within PubChem. These web-based services provide tools for rapid data retrieval, integration and comparison of biological screening results, exploratory structure–activity analysis, and target selectivity examination. This article reviews these bioactivity analysis tools and discusses their uses. Most of the tools described in this work can be directly accessed at http:// pubchem.ncbi.nlm.nih.gov/assay/. URLs for accessing other tools described in this work are specified individually.","container-title":"Nucleic Acids Research","DOI":"10.1093/nar/gkp456","ISSN":"0305-1048, 1362-4962","issue":"Web Server","journalAbbreviation":"Nucleic Acids Research","language":"en","license":"http://creativecommons.org/licenses/by-nc/2.0/uk/","page":"W623-W633","source":"DOI.org (Crossref)","title":"PubChem: a public information system for analyzing bioactivities of small molecules","title-short":"PubChem","volume":"37","author":[{"family":"Wang","given":"Y."},{"family":"Xiao","given":"J."},{"family":"Suzek","given":"T. O."},{"family":"Zhang","given":"J."},{"family":"Wang","given":"J."},{"family":"Bryant","given":"S. H."}],"issued":{"date-parts":[["2009",7,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Wang et al., 2009)</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Klekota</w:t>
      </w:r>
      <w:proofErr w:type="spellEnd"/>
      <w:r w:rsidRPr="000A2015">
        <w:rPr>
          <w:rFonts w:ascii="Times New Roman" w:hAnsi="Times New Roman" w:cs="Times New Roman"/>
          <w:sz w:val="24"/>
          <w:szCs w:val="24"/>
        </w:rPr>
        <w:t>–Roth fingerprints (4860-bit motifs tuned for bioactivity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IGWgnz","properties":{"formattedCitation":"(Klekota and Roth, 2008)","plainCitation":"(Klekota and Roth, 2008)","noteIndex":0},"citationItems":[{"id":602,"uris":["http://zotero.org/users/local/PQz9MTWE/items/NIEWSQ9J"],"itemData":{"id":602,"type":"article-journal","abstract":"Motivation: Certain chemical substructures are present in many drugs. This has led to the claim of ‘privileged’ substructures which are predisposed to bioactivity. Because bias in screening library construction could explain this phenomenon, the existence of privilege has been controversial.Results: Using diverse phenotypic assays, we defined bioactivity for multiple compound libraries. Many substructures were associated with bioactivity even after accounting for substructure prevalence in the library, thus validating the privileged substructure concept. Determinations of privilege were confirmed in independent assays and libraries. Our analysis also revealed ‘underprivileged’ substructures and ‘conditional privilege’—rules relating combinations of substructure to bioactivity. Most previously reported substructures have been flat aromatic ring systems. Although we validated such substructures, we also identified three-dimensional privileged substructures. Most privileged substructures display a wide variety of substituents suggesting an entropic mechanism of privilege. Compounds containing privileged substructures had a doubled rate of bioactivity, suggesting practical consequences for pharmaceutical discovery.Contact:  fritz_roth@hms.harvard.eduSupplementary information:  Supplementary data are available at Bioinformatics online.","container-title":"Bioinformatics","DOI":"10.1093/bioinformatics/btn479","ISSN":"1367-4803","issue":"21","journalAbbreviation":"Bioinformatics","page":"2518-2525","source":"Silverchair","title":"Chemical substructures that enrich for biological activity","volume":"24","author":[{"family":"Klekota","given":"Justin"},{"family":"Roth","given":"Frederick P."}],"issued":{"date-parts":[["2008",11,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Klekota and Roth, 2008)</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Other descriptors reflecting electronic and topological properties, such as CDK standard fingerprints (1024-b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7wP1iw","properties":{"formattedCitation":"(Steinbeck et al., 2003)","plainCitation":"(Steinbeck et al., 2003)","noteIndex":0},"citationItems":[{"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EState</w:t>
      </w:r>
      <w:proofErr w:type="spellEnd"/>
      <w:r w:rsidRPr="000A2015">
        <w:rPr>
          <w:rFonts w:ascii="Times New Roman" w:hAnsi="Times New Roman" w:cs="Times New Roman"/>
          <w:sz w:val="24"/>
          <w:szCs w:val="24"/>
        </w:rPr>
        <w:t xml:space="preserve"> fingerpr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05CPwU","properties":{"formattedCitation":"(Hall and Kier, 1995)","plainCitation":"(Hall and Kier, 1995)","noteIndex":0},"citationItems":[{"id":872,"uris":["http://zotero.org/users/local/PQz9MTWE/items/8TUJ3NDW"],"itemData":{"id":872,"type":"article-journal","container-title":"Journal of Chemical Information and Computer Sciences","DOI":"10.1021/ci00028a014","ISSN":"0095-2338, 1520-5142","issue":"6","journalAbbreviation":"J. Chem. Inf. Comput. Sci.","language":"en","page":"1039-1045","source":"DOI.org (Crossref)","title":"Electrotopological State Indices for Atom Types: A Novel Combination of Electronic, Topological, and Valence State Information","title-short":"Electrotopological State Indices for Atom Types","volume":"35","author":[{"family":"Hall","given":"Lowell H."},{"family":"Kier","given":"Lemont B."}],"issued":{"date-parts":[["1995",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Hall and Kier, 1995)</w:t>
      </w:r>
      <w:r>
        <w:rPr>
          <w:rFonts w:ascii="Times New Roman" w:hAnsi="Times New Roman" w:cs="Times New Roman"/>
          <w:sz w:val="24"/>
          <w:szCs w:val="24"/>
        </w:rPr>
        <w:fldChar w:fldCharType="end"/>
      </w:r>
      <w:r w:rsidRPr="000A2015">
        <w:rPr>
          <w:rFonts w:ascii="Times New Roman" w:hAnsi="Times New Roman" w:cs="Times New Roman"/>
          <w:sz w:val="24"/>
          <w:szCs w:val="24"/>
        </w:rPr>
        <w:t>, were also generated.</w:t>
      </w:r>
    </w:p>
    <w:p w14:paraId="72979EDF" w14:textId="77777777" w:rsidR="009F3870" w:rsidRPr="000A2015" w:rsidRDefault="009F3870" w:rsidP="009F3870">
      <w:pPr>
        <w:spacing w:after="0"/>
        <w:jc w:val="both"/>
        <w:rPr>
          <w:rFonts w:ascii="Times New Roman" w:hAnsi="Times New Roman" w:cs="Times New Roman"/>
          <w:sz w:val="24"/>
          <w:szCs w:val="24"/>
        </w:rPr>
      </w:pPr>
    </w:p>
    <w:p w14:paraId="3DB6D88F" w14:textId="77777777" w:rsidR="009F3870"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All fingerprint vectors were normalized, near-zero variance features removed, and descriptors with high correlation (&gt; 0.9) removed. All this preprocessing is crucial to stability and generalizability in cheminformatic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KWhRMx0","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vetni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w:t>
      </w:r>
    </w:p>
    <w:p w14:paraId="2A9EB00E" w14:textId="77777777" w:rsidR="009F3870" w:rsidRPr="000A2015" w:rsidRDefault="009F3870" w:rsidP="009F3870">
      <w:pPr>
        <w:spacing w:after="0"/>
        <w:jc w:val="both"/>
        <w:rPr>
          <w:rFonts w:ascii="Times New Roman" w:hAnsi="Times New Roman" w:cs="Times New Roman"/>
        </w:rPr>
      </w:pPr>
    </w:p>
    <w:p w14:paraId="24D4D537" w14:textId="77777777" w:rsidR="009F3870" w:rsidRPr="000C748B" w:rsidRDefault="009F3870" w:rsidP="009F3870">
      <w:pPr>
        <w:spacing w:after="0"/>
        <w:rPr>
          <w:rFonts w:ascii="Times New Roman" w:hAnsi="Times New Roman" w:cs="Times New Roman"/>
          <w:b/>
          <w:bCs/>
          <w:sz w:val="28"/>
          <w:szCs w:val="28"/>
        </w:rPr>
      </w:pPr>
      <w:r w:rsidRPr="000C748B">
        <w:rPr>
          <w:rFonts w:ascii="Times New Roman" w:hAnsi="Times New Roman" w:cs="Times New Roman"/>
          <w:b/>
          <w:bCs/>
          <w:sz w:val="28"/>
          <w:szCs w:val="28"/>
        </w:rPr>
        <w:t>2.3 Data Preprocessing and Feature Selection</w:t>
      </w:r>
    </w:p>
    <w:p w14:paraId="14046770" w14:textId="77777777" w:rsidR="009F3870" w:rsidRPr="000C748B" w:rsidRDefault="009F3870" w:rsidP="009F3870">
      <w:pPr>
        <w:spacing w:after="0"/>
        <w:rPr>
          <w:rFonts w:ascii="Times New Roman" w:hAnsi="Times New Roman" w:cs="Times New Roman"/>
          <w:b/>
          <w:bCs/>
          <w:sz w:val="28"/>
          <w:szCs w:val="28"/>
        </w:rPr>
      </w:pPr>
    </w:p>
    <w:p w14:paraId="0800FFF8" w14:textId="77777777" w:rsidR="009F3870" w:rsidRPr="000C748B"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Preprocessing was conducted in R with the ca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cQC0D","properties":{"formattedCitation":"(Kuhn, 2008)","plainCitation":"(Kuhn, 2008)","noteIndex":0},"citationItems":[{"id":876,"uris":["http://zotero.org/users/local/PQz9MTWE/items/QW9VSUBP"],"itemData":{"id":876,"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DOI":"10.18637/jss.v028.i05","ISSN":"1548-7660","language":"en","license":"Copyright (c) 2008 Max Kuhn","page":"1-26","source":"www.jstatsoft.org","title":"Building Predictive Models in R Using the caret Package","volume":"28","author":[{"family":"Kuhn","given":"Max"}],"issued":{"date-parts":[["2008",11,10]]}}}],"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Kuhn, 2008)</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and </w:t>
      </w:r>
      <w:proofErr w:type="spellStart"/>
      <w:r w:rsidRPr="000C748B">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JKGjUv","properties":{"formattedCitation":"(Wickham, n.d.)","plainCitation":"(Wickham, n.d.)","noteIndex":0},"citationItems":[{"id":888,"uris":["http://zotero.org/users/local/PQz9MTWE/items/CYNTUSBH"],"itemData":{"id":888,"type":"article-journal","language":"en","source":"Zotero","title":"A personal history of the tidyverse","author":[{"family":"Wickham","given":"Hadley"}]}}],"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Wickham, n.d.)</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packages that have peer-reviewed data cleaning, manipulation, and model preparation structures. Missing values were removed from observations so that complete cases could be used. Continuous descriptors such as monoisotopic mass were z-score normalized so that all features are on the same scale and so as not to enable large-valued variables to dominate model learning.</w:t>
      </w:r>
    </w:p>
    <w:p w14:paraId="29687D20" w14:textId="77777777" w:rsidR="009F3870" w:rsidRPr="000C748B" w:rsidRDefault="009F3870" w:rsidP="009F3870">
      <w:pPr>
        <w:spacing w:after="0"/>
        <w:jc w:val="both"/>
        <w:rPr>
          <w:rFonts w:ascii="Times New Roman" w:hAnsi="Times New Roman" w:cs="Times New Roman"/>
          <w:sz w:val="24"/>
          <w:szCs w:val="24"/>
        </w:rPr>
      </w:pPr>
    </w:p>
    <w:p w14:paraId="2894F8A9" w14:textId="77777777" w:rsidR="009F3870"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 xml:space="preserve">To enhance model stability, predictors of near-zero variance were removed by the use of caret's </w:t>
      </w:r>
      <w:proofErr w:type="spellStart"/>
      <w:r w:rsidRPr="000C748B">
        <w:rPr>
          <w:rFonts w:ascii="Times New Roman" w:hAnsi="Times New Roman" w:cs="Times New Roman"/>
          <w:sz w:val="24"/>
          <w:szCs w:val="24"/>
        </w:rPr>
        <w:t>nearZeroVar</w:t>
      </w:r>
      <w:proofErr w:type="spellEnd"/>
      <w:r w:rsidRPr="000C748B">
        <w:rPr>
          <w:rFonts w:ascii="Times New Roman" w:hAnsi="Times New Roman" w:cs="Times New Roman"/>
          <w:sz w:val="24"/>
          <w:szCs w:val="24"/>
        </w:rPr>
        <w:t xml:space="preserve"> function because such predictors contribute almost nothing to classification. Furthermore, high pair-wise correlated features (Pearson's |r| &gt; 0.9) were also removed to reduce redundancy and fight collinearity-cause instability. While such operations discard some of the predictive data, they improve interpretability and yield a more stable subset of single predi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21v7Cf","properties":{"formattedCitation":"(Guyon and Elisseeff, n.d.; Yvan, 2007)","plainCitation":"(Guyon and Elisseeff, n.d.; Yvan, 2007)","noteIndex":0},"citationItems":[{"id":881,"uris":["http://zotero.org/users/local/PQz9MTWE/items/LG29KXTP"],"itemData":{"id":88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source":"Zotero","title":"An Introduction to Variable and Feature Selection","author":[{"family":"Guyon","given":"Isabelle"},{"family":"Elisseeff","given":"Andre"}]}},{"id":882,"uris":["http://zotero.org/users/local/PQz9MTWE/items/QIE2KPUX"],"itemData":{"id":882,"type":"article-journal","abstract":"PDF | Feature selection techniques have become an apparent need in many bioinformatics applications. In addition to the large pool of techniques that... | Find, read and cite all the research you need on ResearchGate","container-title":"ResearchGate","DOI":"10.1093/bioinformatics/btm344","language":"en","source":"www.researchgate.net","title":"(PDF) A review of feature selection techniques in bioinformatics","URL":"https://www.researchgate.net/publication/6119033_A_review_of_feature_selection_techniques_in_bioinformatics","author":[{"family":"Yvan","given":"Saeys"}],"accessed":{"date-parts":[["2025",8,21]]},"issued":{"date-parts":[["2007",8,24]]}}}],"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Guyon and Elisseeff, n.d.; Yvan, 2007)</w:t>
      </w:r>
      <w:r>
        <w:rPr>
          <w:rFonts w:ascii="Times New Roman" w:hAnsi="Times New Roman" w:cs="Times New Roman"/>
          <w:sz w:val="24"/>
          <w:szCs w:val="24"/>
        </w:rPr>
        <w:fldChar w:fldCharType="end"/>
      </w:r>
      <w:r w:rsidRPr="000C748B">
        <w:rPr>
          <w:rFonts w:ascii="Times New Roman" w:hAnsi="Times New Roman" w:cs="Times New Roman"/>
          <w:sz w:val="24"/>
          <w:szCs w:val="24"/>
        </w:rPr>
        <w:t>. The benefits of this filtering are evident from the correlation heatmap of the top 20 features (Fig. 2.3.1), where numbers of highly correlated variables were reduced to a minimum so that independent descriptors could make more balanced contributions.</w:t>
      </w:r>
    </w:p>
    <w:p w14:paraId="76144288" w14:textId="77777777" w:rsidR="009F3870" w:rsidRDefault="009F3870" w:rsidP="009F3870">
      <w:pPr>
        <w:spacing w:after="0"/>
        <w:jc w:val="both"/>
        <w:rPr>
          <w:rFonts w:ascii="Times New Roman" w:hAnsi="Times New Roman" w:cs="Times New Roman"/>
          <w:sz w:val="24"/>
          <w:szCs w:val="24"/>
        </w:rPr>
      </w:pPr>
    </w:p>
    <w:p w14:paraId="02496521" w14:textId="77777777" w:rsidR="009F3870" w:rsidRDefault="009F3870" w:rsidP="009F3870">
      <w:pPr>
        <w:spacing w:after="0"/>
        <w:jc w:val="both"/>
        <w:rPr>
          <w:rFonts w:ascii="Times New Roman" w:hAnsi="Times New Roman" w:cs="Times New Roman"/>
          <w:sz w:val="24"/>
          <w:szCs w:val="24"/>
        </w:rPr>
      </w:pPr>
      <w:r w:rsidRPr="00453C6E">
        <w:rPr>
          <w:rFonts w:ascii="Times New Roman" w:hAnsi="Times New Roman" w:cs="Times New Roman"/>
          <w:noProof/>
          <w:sz w:val="24"/>
          <w:szCs w:val="24"/>
        </w:rPr>
        <w:lastRenderedPageBreak/>
        <w:drawing>
          <wp:inline distT="0" distB="0" distL="0" distR="0" wp14:anchorId="4B83CD9B" wp14:editId="1A739A1D">
            <wp:extent cx="5731510" cy="4871085"/>
            <wp:effectExtent l="0" t="0" r="2540" b="5715"/>
            <wp:docPr id="484508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54B95111" w14:textId="77777777" w:rsidR="009F3870" w:rsidRPr="000C748B" w:rsidRDefault="009F3870" w:rsidP="009F3870">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6467EE37" w14:textId="77777777" w:rsidR="009F3870" w:rsidRPr="000C748B" w:rsidRDefault="009F3870" w:rsidP="009F3870">
      <w:pPr>
        <w:spacing w:after="0"/>
        <w:jc w:val="both"/>
        <w:rPr>
          <w:rFonts w:ascii="Times New Roman" w:hAnsi="Times New Roman" w:cs="Times New Roman"/>
          <w:sz w:val="24"/>
          <w:szCs w:val="24"/>
        </w:rPr>
      </w:pPr>
    </w:p>
    <w:p w14:paraId="022A9A30" w14:textId="77777777" w:rsidR="009F3870" w:rsidRPr="000C748B" w:rsidRDefault="009F3870" w:rsidP="009F3870">
      <w:pPr>
        <w:spacing w:after="0"/>
        <w:jc w:val="both"/>
        <w:rPr>
          <w:rFonts w:ascii="Times New Roman" w:hAnsi="Times New Roman" w:cs="Times New Roman"/>
          <w:sz w:val="24"/>
          <w:szCs w:val="24"/>
        </w:rPr>
      </w:pPr>
      <w:r w:rsidRPr="0073351C">
        <w:rPr>
          <w:rFonts w:ascii="Times New Roman" w:hAnsi="Times New Roman" w:cs="Times New Roman"/>
          <w:sz w:val="24"/>
          <w:szCs w:val="24"/>
        </w:rPr>
        <w:t xml:space="preserve">The binary outcome variable HIT.CALL was also numerically coded (active = 1, inactive = 0). Class imbalance was managed by applying stratified train/test split (80:20 split) and </w:t>
      </w:r>
      <w:proofErr w:type="spellStart"/>
      <w:r w:rsidRPr="0073351C">
        <w:rPr>
          <w:rFonts w:ascii="Times New Roman" w:hAnsi="Times New Roman" w:cs="Times New Roman"/>
          <w:sz w:val="24"/>
          <w:szCs w:val="24"/>
        </w:rPr>
        <w:t>XGBoost</w:t>
      </w:r>
      <w:proofErr w:type="spellEnd"/>
      <w:r w:rsidRPr="0073351C">
        <w:rPr>
          <w:rFonts w:ascii="Times New Roman" w:hAnsi="Times New Roman" w:cs="Times New Roman"/>
          <w:sz w:val="24"/>
          <w:szCs w:val="24"/>
        </w:rPr>
        <w:t xml:space="preserve"> scaling of the </w:t>
      </w:r>
      <w:proofErr w:type="spellStart"/>
      <w:r w:rsidRPr="0073351C">
        <w:rPr>
          <w:rFonts w:ascii="Times New Roman" w:hAnsi="Times New Roman" w:cs="Times New Roman"/>
          <w:sz w:val="24"/>
          <w:szCs w:val="24"/>
        </w:rPr>
        <w:t>scale_pos_weight</w:t>
      </w:r>
      <w:proofErr w:type="spellEnd"/>
      <w:r w:rsidRPr="0073351C">
        <w:rPr>
          <w:rFonts w:ascii="Times New Roman" w:hAnsi="Times New Roman" w:cs="Times New Roman"/>
          <w:sz w:val="24"/>
          <w:szCs w:val="24"/>
        </w:rPr>
        <w:t xml:space="preserve"> parameter, which reformulated the loss function as a function of class distribution. Surprisingly, weighting filled in for but did not replace stratification for proportional representation of minority actives.</w:t>
      </w:r>
      <w:r w:rsidRPr="000C748B">
        <w:rPr>
          <w:rFonts w:ascii="Times New Roman" w:hAnsi="Times New Roman" w:cs="Times New Roman"/>
          <w:sz w:val="24"/>
          <w:szCs w:val="24"/>
        </w:rPr>
        <w:t xml:space="preserve"> Finally, the pre-processed data was stored in the </w:t>
      </w:r>
      <w:proofErr w:type="spellStart"/>
      <w:proofErr w:type="gramStart"/>
      <w:r w:rsidRPr="000C748B">
        <w:rPr>
          <w:rFonts w:ascii="Times New Roman" w:hAnsi="Times New Roman" w:cs="Times New Roman"/>
          <w:sz w:val="24"/>
          <w:szCs w:val="24"/>
        </w:rPr>
        <w:t>xgb.DMatrix</w:t>
      </w:r>
      <w:proofErr w:type="spellEnd"/>
      <w:proofErr w:type="gramEnd"/>
      <w:r w:rsidRPr="000C748B">
        <w:rPr>
          <w:rFonts w:ascii="Times New Roman" w:hAnsi="Times New Roman" w:cs="Times New Roman"/>
          <w:sz w:val="24"/>
          <w:szCs w:val="24"/>
        </w:rPr>
        <w:t xml:space="preserve"> sparse matrix data format to ensure maximum memory usage and computational efficiency during training large models.</w:t>
      </w:r>
    </w:p>
    <w:p w14:paraId="3769CD9F" w14:textId="77777777" w:rsidR="009F3870" w:rsidRDefault="009F3870" w:rsidP="009F3870">
      <w:pPr>
        <w:spacing w:after="0"/>
        <w:rPr>
          <w:rFonts w:ascii="Times New Roman" w:hAnsi="Times New Roman" w:cs="Times New Roman"/>
          <w:sz w:val="24"/>
          <w:szCs w:val="24"/>
        </w:rPr>
      </w:pPr>
    </w:p>
    <w:p w14:paraId="710230B7" w14:textId="77777777" w:rsidR="009F3870" w:rsidRDefault="009F3870" w:rsidP="009F3870">
      <w:pPr>
        <w:spacing w:after="0"/>
        <w:jc w:val="both"/>
        <w:rPr>
          <w:rFonts w:ascii="Times New Roman" w:hAnsi="Times New Roman" w:cs="Times New Roman"/>
          <w:b/>
          <w:bCs/>
          <w:sz w:val="28"/>
          <w:szCs w:val="28"/>
        </w:rPr>
      </w:pPr>
      <w:r w:rsidRPr="00221124">
        <w:rPr>
          <w:rFonts w:ascii="Times New Roman" w:hAnsi="Times New Roman" w:cs="Times New Roman"/>
          <w:b/>
          <w:bCs/>
          <w:sz w:val="28"/>
          <w:szCs w:val="28"/>
        </w:rPr>
        <w:t xml:space="preserve">2.4 </w:t>
      </w:r>
      <w:proofErr w:type="spellStart"/>
      <w:r w:rsidRPr="00221124">
        <w:rPr>
          <w:rFonts w:ascii="Times New Roman" w:hAnsi="Times New Roman" w:cs="Times New Roman"/>
          <w:b/>
          <w:bCs/>
          <w:sz w:val="28"/>
          <w:szCs w:val="28"/>
        </w:rPr>
        <w:t>XGBoost</w:t>
      </w:r>
      <w:proofErr w:type="spellEnd"/>
      <w:r w:rsidRPr="00221124">
        <w:rPr>
          <w:rFonts w:ascii="Times New Roman" w:hAnsi="Times New Roman" w:cs="Times New Roman"/>
          <w:b/>
          <w:bCs/>
          <w:sz w:val="28"/>
          <w:szCs w:val="28"/>
        </w:rPr>
        <w:t xml:space="preserve"> Machine Learning Model Development</w:t>
      </w:r>
    </w:p>
    <w:p w14:paraId="7C13D928" w14:textId="77777777" w:rsidR="009F3870" w:rsidRPr="00C8744E" w:rsidRDefault="009F3870" w:rsidP="009F3870">
      <w:pPr>
        <w:spacing w:after="0"/>
        <w:jc w:val="both"/>
        <w:rPr>
          <w:rFonts w:ascii="Times New Roman" w:hAnsi="Times New Roman" w:cs="Times New Roman"/>
          <w:b/>
          <w:bCs/>
          <w:sz w:val="28"/>
          <w:szCs w:val="28"/>
        </w:rPr>
      </w:pPr>
    </w:p>
    <w:p w14:paraId="207EDD5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For predicting carcinogenic activity based on structural fingerprints, the present study employed the Extreme Gradient Boosting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algorithm, a decision-tree-based ensemble model popular for its high reliability and efficiency in high-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RhBsix","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Pr>
          <w:rFonts w:ascii="Times New Roman" w:hAnsi="Times New Roman" w:cs="Times New Roman"/>
          <w:sz w:val="24"/>
          <w:szCs w:val="24"/>
        </w:rPr>
        <w:fldChar w:fldCharType="separate"/>
      </w:r>
      <w:r w:rsidRPr="00EA0233">
        <w:rPr>
          <w:rFonts w:ascii="Times New Roman" w:hAnsi="Times New Roman" w:cs="Times New Roman"/>
          <w:sz w:val="24"/>
        </w:rPr>
        <w:t>(Chen and Guestrin, 2016)</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Rather than shallow benchmarking of various algorithms, the work attempted to extensively optimize and validate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facilitating conservative calibration, interpretability, and external validation.</w:t>
      </w:r>
    </w:p>
    <w:p w14:paraId="3DFD947E" w14:textId="77777777" w:rsidR="009F3870" w:rsidRPr="00C8744E" w:rsidRDefault="009F3870" w:rsidP="009F3870">
      <w:pPr>
        <w:spacing w:after="0"/>
        <w:jc w:val="both"/>
        <w:rPr>
          <w:rFonts w:ascii="Times New Roman" w:hAnsi="Times New Roman" w:cs="Times New Roman"/>
          <w:sz w:val="24"/>
          <w:szCs w:val="24"/>
        </w:rPr>
      </w:pPr>
    </w:p>
    <w:p w14:paraId="4436695C" w14:textId="77777777" w:rsidR="009F3870" w:rsidRPr="00C8744E" w:rsidRDefault="009F3870" w:rsidP="009F3870">
      <w:pPr>
        <w:spacing w:after="0"/>
        <w:jc w:val="both"/>
        <w:rPr>
          <w:rFonts w:ascii="Times New Roman" w:hAnsi="Times New Roman" w:cs="Times New Roman"/>
          <w:sz w:val="24"/>
          <w:szCs w:val="24"/>
        </w:rPr>
      </w:pP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constructs boosted decision tree ensembles iteratively reducing errors from previous iterations. The algorithm is defined by the use of second-order gradient approximation to optimize a smooth and differentiable loss function for more convergence with no loss in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q2GBXj","properties":{"formattedCitation":"(Chen and Guestrin, 2016; Ke et al., 2017)","plainCitation":"(Chen and Guestrin, 2016; Ke et al., 2017)","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893,"uris":["http://zotero.org/users/local/PQz9MTWE/items/VPBPY87S"],"itemData":{"id":893,"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2017/hash/6449f44a102fde848669bdd9eb6b76fa-Abstract.html","volume":"30","author":[{"family":"Ke","given":"Guolin"},{"family":"Meng","given":"Qi"},{"family":"Finley","given":"Thomas"},{"family":"Wang","given":"Taifeng"},{"family":"Chen","given":"Wei"},{"family":"Ma","given":"Weidong"},{"family":"Ye","given":"Qiwei"},{"family":"Liu","given":"Tie-Yan"}],"accessed":{"date-parts":[["2025",8,21]]},"issued":{"date-parts":[["2017"]]}}}],"schema":"https://github.com/citation-style-language/schema/raw/master/csl-citation.json"} </w:instrText>
      </w:r>
      <w:r>
        <w:rPr>
          <w:rFonts w:ascii="Times New Roman" w:hAnsi="Times New Roman" w:cs="Times New Roman"/>
          <w:sz w:val="24"/>
          <w:szCs w:val="24"/>
        </w:rPr>
        <w:fldChar w:fldCharType="separate"/>
      </w:r>
      <w:r w:rsidRPr="00470100">
        <w:rPr>
          <w:rFonts w:ascii="Times New Roman" w:hAnsi="Times New Roman" w:cs="Times New Roman"/>
          <w:sz w:val="24"/>
        </w:rPr>
        <w:t>(Chen and Guestrin, 2016; Ke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L1 (Lasso) and L2 (Ridge) regularization penalties prevent overfitting, while row and column subsampling prevents overdependence on certain features or samples. A decreasing learning rate (eta) sacrifices speed of convergence and generalisation, and the gamma parameter prevents too rapid a loss reduction before a split, in order to maintain tree complexity justified. These characteristics are especially suitable to cheminformatics data, where descriptors are of high dimensionality, correlated, and potentially redund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Z2tnUF","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1D561B">
        <w:rPr>
          <w:rFonts w:ascii="Times New Roman" w:hAnsi="Times New Roman" w:cs="Times New Roman"/>
          <w:sz w:val="24"/>
        </w:rPr>
        <w:t>(Probst et al., 2019; Walter, 2022)</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74C21D" w14:textId="77777777" w:rsidR="009F3870" w:rsidRPr="00C8744E" w:rsidRDefault="009F3870" w:rsidP="009F3870">
      <w:pPr>
        <w:spacing w:after="0"/>
        <w:jc w:val="both"/>
        <w:rPr>
          <w:rFonts w:ascii="Times New Roman" w:hAnsi="Times New Roman" w:cs="Times New Roman"/>
          <w:sz w:val="24"/>
          <w:szCs w:val="24"/>
        </w:rPr>
      </w:pPr>
    </w:p>
    <w:p w14:paraId="7847CE9D"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Building the model first utilized 10-fold cross-validation within the caret R package but was computationally intensive while accuracy gains were slight. As a result, the protocol was minimized to 5-fold cross-validation, a setting demonstrated satisfactory for toxicology modelling and significantly reducing run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XUGtYA","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Boulesteix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Instead of tuning all the hyperparameters simultaneously, models were trained across single boosting rounds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to monitor classification dynamics. Performance stabilized at ~100 rounds, with further iterations making diminishing returns (Fig. 2.4.1).</w:t>
      </w:r>
    </w:p>
    <w:p w14:paraId="75CE5571" w14:textId="77777777" w:rsidR="009F3870" w:rsidRDefault="009F3870" w:rsidP="009F3870">
      <w:pPr>
        <w:spacing w:after="0"/>
        <w:jc w:val="both"/>
        <w:rPr>
          <w:rFonts w:ascii="Times New Roman" w:hAnsi="Times New Roman" w:cs="Times New Roman"/>
          <w:sz w:val="24"/>
          <w:szCs w:val="24"/>
        </w:rPr>
      </w:pPr>
    </w:p>
    <w:p w14:paraId="07B0CC5C" w14:textId="77777777" w:rsidR="009F3870" w:rsidRPr="00C8744E" w:rsidRDefault="009F3870" w:rsidP="009F3870">
      <w:pPr>
        <w:spacing w:after="0"/>
        <w:jc w:val="center"/>
        <w:rPr>
          <w:rFonts w:ascii="Times New Roman" w:hAnsi="Times New Roman" w:cs="Times New Roman"/>
          <w:sz w:val="24"/>
          <w:szCs w:val="24"/>
        </w:rPr>
      </w:pPr>
      <w:r w:rsidRPr="00093F83">
        <w:rPr>
          <w:rFonts w:ascii="Times New Roman" w:hAnsi="Times New Roman" w:cs="Times New Roman"/>
          <w:noProof/>
          <w:sz w:val="24"/>
          <w:szCs w:val="24"/>
        </w:rPr>
        <w:drawing>
          <wp:inline distT="0" distB="0" distL="0" distR="0" wp14:anchorId="5FEC061A" wp14:editId="7CB2FCCB">
            <wp:extent cx="4986866" cy="3473015"/>
            <wp:effectExtent l="0" t="0" r="4445" b="0"/>
            <wp:docPr id="420256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249CA616"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289C6A78" w14:textId="77777777" w:rsidR="009F3870" w:rsidRPr="00C8744E" w:rsidRDefault="009F3870" w:rsidP="009F3870">
      <w:pPr>
        <w:spacing w:after="0"/>
        <w:jc w:val="both"/>
        <w:rPr>
          <w:rFonts w:ascii="Times New Roman" w:hAnsi="Times New Roman" w:cs="Times New Roman"/>
          <w:sz w:val="24"/>
          <w:szCs w:val="24"/>
        </w:rPr>
      </w:pPr>
    </w:p>
    <w:p w14:paraId="13AD3438"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optimal parameters in the training set were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eta = 0.01, </w:t>
      </w:r>
      <w:proofErr w:type="spellStart"/>
      <w:r w:rsidRPr="00C8744E">
        <w:rPr>
          <w:rFonts w:ascii="Times New Roman" w:hAnsi="Times New Roman" w:cs="Times New Roman"/>
          <w:sz w:val="24"/>
          <w:szCs w:val="24"/>
        </w:rPr>
        <w:t>max_depth</w:t>
      </w:r>
      <w:proofErr w:type="spellEnd"/>
      <w:r w:rsidRPr="00C8744E">
        <w:rPr>
          <w:rFonts w:ascii="Times New Roman" w:hAnsi="Times New Roman" w:cs="Times New Roman"/>
          <w:sz w:val="24"/>
          <w:szCs w:val="24"/>
        </w:rPr>
        <w:t xml:space="preserve"> = 6, gamma = 5, </w:t>
      </w:r>
      <w:proofErr w:type="spellStart"/>
      <w:r w:rsidRPr="00C8744E">
        <w:rPr>
          <w:rFonts w:ascii="Times New Roman" w:hAnsi="Times New Roman" w:cs="Times New Roman"/>
          <w:sz w:val="24"/>
          <w:szCs w:val="24"/>
        </w:rPr>
        <w:t>colsample_bytree</w:t>
      </w:r>
      <w:proofErr w:type="spellEnd"/>
      <w:r w:rsidRPr="00C8744E">
        <w:rPr>
          <w:rFonts w:ascii="Times New Roman" w:hAnsi="Times New Roman" w:cs="Times New Roman"/>
          <w:sz w:val="24"/>
          <w:szCs w:val="24"/>
        </w:rPr>
        <w:t xml:space="preserve"> = 0.6, subsample = 0.6. This model was then retrained on the quality-controlled 718-compound data set (127 actives, 591 </w:t>
      </w:r>
      <w:proofErr w:type="spellStart"/>
      <w:r w:rsidRPr="00C8744E">
        <w:rPr>
          <w:rFonts w:ascii="Times New Roman" w:hAnsi="Times New Roman" w:cs="Times New Roman"/>
          <w:sz w:val="24"/>
          <w:szCs w:val="24"/>
        </w:rPr>
        <w:t>inactives</w:t>
      </w:r>
      <w:proofErr w:type="spellEnd"/>
      <w:r w:rsidRPr="00C8744E">
        <w:rPr>
          <w:rFonts w:ascii="Times New Roman" w:hAnsi="Times New Roman" w:cs="Times New Roman"/>
          <w:sz w:val="24"/>
          <w:szCs w:val="24"/>
        </w:rPr>
        <w:t xml:space="preserve">) after initial filtering and quality control had ensured chemical relevance and descriptor stability (Section 2.3). Re-training on the full curated set of data allowed the algorithm to utilize all the information </w:t>
      </w:r>
      <w:r w:rsidRPr="00C8744E">
        <w:rPr>
          <w:rFonts w:ascii="Times New Roman" w:hAnsi="Times New Roman" w:cs="Times New Roman"/>
          <w:sz w:val="24"/>
          <w:szCs w:val="24"/>
        </w:rPr>
        <w:lastRenderedPageBreak/>
        <w:t>available, a method recommended for small to moderate-sized toxicological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Dd4DE9","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Kuhn and Johnson, 2013)</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B90BC7" w14:textId="77777777" w:rsidR="009F3870" w:rsidRDefault="009F3870" w:rsidP="009F3870">
      <w:pPr>
        <w:spacing w:after="0"/>
        <w:jc w:val="both"/>
        <w:rPr>
          <w:rFonts w:ascii="Times New Roman" w:hAnsi="Times New Roman" w:cs="Times New Roman"/>
          <w:sz w:val="24"/>
          <w:szCs w:val="24"/>
        </w:rPr>
      </w:pPr>
    </w:p>
    <w:p w14:paraId="3405BD6A" w14:textId="77777777" w:rsidR="009F3870" w:rsidRDefault="009F3870" w:rsidP="009F3870">
      <w:pPr>
        <w:spacing w:after="0"/>
        <w:jc w:val="center"/>
        <w:rPr>
          <w:rFonts w:ascii="Times New Roman" w:hAnsi="Times New Roman" w:cs="Times New Roman"/>
          <w:sz w:val="24"/>
          <w:szCs w:val="24"/>
        </w:rPr>
      </w:pPr>
      <w:r w:rsidRPr="001E3157">
        <w:rPr>
          <w:rFonts w:ascii="Times New Roman" w:hAnsi="Times New Roman" w:cs="Times New Roman"/>
          <w:noProof/>
          <w:sz w:val="24"/>
          <w:szCs w:val="24"/>
        </w:rPr>
        <w:drawing>
          <wp:inline distT="0" distB="0" distL="0" distR="0" wp14:anchorId="7998E06B" wp14:editId="78E65FA1">
            <wp:extent cx="4529294" cy="2911475"/>
            <wp:effectExtent l="0" t="0" r="5080" b="3175"/>
            <wp:docPr id="3133051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5B40698B"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511DD1C3" w14:textId="77777777" w:rsidR="009F3870" w:rsidRDefault="009F3870" w:rsidP="009F3870">
      <w:pPr>
        <w:spacing w:after="0"/>
        <w:jc w:val="both"/>
        <w:rPr>
          <w:rFonts w:ascii="Times New Roman" w:hAnsi="Times New Roman" w:cs="Times New Roman"/>
          <w:sz w:val="24"/>
          <w:szCs w:val="24"/>
        </w:rPr>
      </w:pPr>
    </w:p>
    <w:p w14:paraId="0004FEA2"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Threshold optimisation was guided by Receiver Operating Characteristic (ROC) analysis, with Youden’s J statistic used to balance sensitivity and specif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IBZ6S","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Powers, 2020; Youden, 1950)</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Figure. 2.4.2, which were trained at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200, and 300, showed minimal divergence after over 100 rounds, confirming that this was a viable alternative. As threshold = 0.47, sensitivity rose to 92.91% (118/127 actives detected), but false positives rose to 164, reducing precision to 41.84%. This configuration is preferred whenever the cost of failing to detect a carcinogen exceeds false alarms, such as in population screening for public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lPMDgh","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Chawla et al., 2002)</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With a threshold of 0.65, false positives were reduced to 40 and raised specificity (93.23%) and precision (65.22%) but reduced sensitivity to 59.06%. supplies. This trade-off, on the threshold optimisation curve (Fig. 2.4.3), places the higher threshold more appropriately in regulatory or poverty settings where false positives are extremely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g2EvQ9","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Hastie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A949B1" w14:textId="77777777" w:rsidR="009F3870" w:rsidRDefault="009F3870" w:rsidP="009F3870">
      <w:pPr>
        <w:spacing w:after="0"/>
        <w:jc w:val="both"/>
        <w:rPr>
          <w:rFonts w:ascii="Times New Roman" w:hAnsi="Times New Roman" w:cs="Times New Roman"/>
          <w:sz w:val="24"/>
          <w:szCs w:val="24"/>
        </w:rPr>
      </w:pPr>
    </w:p>
    <w:p w14:paraId="2B7CF806" w14:textId="77777777" w:rsidR="009F3870" w:rsidRDefault="009F3870" w:rsidP="009F3870">
      <w:pPr>
        <w:spacing w:after="0"/>
        <w:jc w:val="center"/>
        <w:rPr>
          <w:rFonts w:ascii="Times New Roman" w:hAnsi="Times New Roman" w:cs="Times New Roman"/>
          <w:sz w:val="24"/>
          <w:szCs w:val="24"/>
        </w:rPr>
      </w:pPr>
      <w:r w:rsidRPr="0080048B">
        <w:rPr>
          <w:rFonts w:ascii="Times New Roman" w:hAnsi="Times New Roman" w:cs="Times New Roman"/>
          <w:noProof/>
          <w:sz w:val="24"/>
          <w:szCs w:val="24"/>
        </w:rPr>
        <w:lastRenderedPageBreak/>
        <w:drawing>
          <wp:inline distT="0" distB="0" distL="0" distR="0" wp14:anchorId="38EF9FF2" wp14:editId="5BD7D583">
            <wp:extent cx="5232400" cy="4966316"/>
            <wp:effectExtent l="0" t="0" r="6350" b="6350"/>
            <wp:docPr id="262087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7443D505" w14:textId="77777777" w:rsidR="009F3870" w:rsidRPr="0052666A" w:rsidRDefault="009F3870" w:rsidP="009F3870">
      <w:pPr>
        <w:spacing w:after="0"/>
        <w:jc w:val="center"/>
        <w:rPr>
          <w:rFonts w:ascii="Times New Roman" w:hAnsi="Times New Roman" w:cs="Times New Roman"/>
        </w:rPr>
      </w:pPr>
      <w:r w:rsidRPr="00064F8D">
        <w:rPr>
          <w:rFonts w:ascii="Times New Roman" w:hAnsi="Times New Roman" w:cs="Times New Roman"/>
          <w:b/>
          <w:bCs/>
        </w:rPr>
        <w:t>Figure 2.4.</w:t>
      </w:r>
      <w:r>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Pr>
          <w:rFonts w:ascii="Times New Roman" w:hAnsi="Times New Roman" w:cs="Times New Roman"/>
        </w:rPr>
        <w:t xml:space="preserve"> for the final model</w:t>
      </w:r>
      <w:r w:rsidRPr="00064F8D">
        <w:rPr>
          <w:rFonts w:ascii="Times New Roman" w:hAnsi="Times New Roman" w:cs="Times New Roman"/>
        </w:rPr>
        <w:t>.</w:t>
      </w:r>
    </w:p>
    <w:p w14:paraId="69500EA9" w14:textId="77777777" w:rsidR="009F3870" w:rsidRPr="00C8744E" w:rsidRDefault="009F3870" w:rsidP="009F3870">
      <w:pPr>
        <w:spacing w:after="0"/>
        <w:jc w:val="both"/>
        <w:rPr>
          <w:rFonts w:ascii="Times New Roman" w:hAnsi="Times New Roman" w:cs="Times New Roman"/>
          <w:sz w:val="24"/>
          <w:szCs w:val="24"/>
        </w:rPr>
      </w:pPr>
    </w:p>
    <w:p w14:paraId="3F4F4E53" w14:textId="4DBE3399"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final retrained model, tuned at a ROC-derived cutoff of 0.4805, was 90.25% accurate, 93.70% sensitive, 89.51% specific, and 91.61% balanced accurate. The Kappa statistic (0.7131) further attested to </w:t>
      </w:r>
      <w:r w:rsidR="003972EA">
        <w:rPr>
          <w:rFonts w:ascii="Times New Roman" w:hAnsi="Times New Roman" w:cs="Times New Roman"/>
          <w:sz w:val="24"/>
          <w:szCs w:val="24"/>
        </w:rPr>
        <w:t xml:space="preserve">an </w:t>
      </w:r>
      <w:r w:rsidRPr="00C8744E">
        <w:rPr>
          <w:rFonts w:ascii="Times New Roman" w:hAnsi="Times New Roman" w:cs="Times New Roman"/>
          <w:sz w:val="24"/>
          <w:szCs w:val="24"/>
        </w:rPr>
        <w:t>agreement more than by ch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SeygaF","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Brodersen et al., 2010; Cohen, 1960)</w:t>
      </w:r>
      <w:r>
        <w:rPr>
          <w:rFonts w:ascii="Times New Roman" w:hAnsi="Times New Roman" w:cs="Times New Roman"/>
          <w:sz w:val="24"/>
          <w:szCs w:val="24"/>
        </w:rPr>
        <w:fldChar w:fldCharType="end"/>
      </w:r>
      <w:r w:rsidRPr="00C8744E">
        <w:rPr>
          <w:rFonts w:ascii="Times New Roman" w:hAnsi="Times New Roman" w:cs="Times New Roman"/>
          <w:sz w:val="24"/>
          <w:szCs w:val="24"/>
        </w:rPr>
        <w:t>. The ROC curve (Fig. 2.4.4) also reflected an AUC value of greater than 0.90, denoting the strong discrimination power of the model between active and inactive compounds.</w:t>
      </w:r>
    </w:p>
    <w:p w14:paraId="607C9354" w14:textId="77777777" w:rsidR="009F3870" w:rsidRDefault="009F3870" w:rsidP="009F3870">
      <w:pPr>
        <w:spacing w:after="0"/>
        <w:jc w:val="both"/>
        <w:rPr>
          <w:rFonts w:ascii="Times New Roman" w:hAnsi="Times New Roman" w:cs="Times New Roman"/>
          <w:sz w:val="24"/>
          <w:szCs w:val="24"/>
        </w:rPr>
      </w:pPr>
    </w:p>
    <w:p w14:paraId="262CDACE" w14:textId="77777777" w:rsidR="009F3870" w:rsidRDefault="009F3870" w:rsidP="009F3870">
      <w:pPr>
        <w:spacing w:after="0"/>
        <w:jc w:val="center"/>
        <w:rPr>
          <w:rFonts w:ascii="Times New Roman" w:hAnsi="Times New Roman" w:cs="Times New Roman"/>
          <w:sz w:val="24"/>
          <w:szCs w:val="24"/>
        </w:rPr>
      </w:pPr>
      <w:r w:rsidRPr="00A0561C">
        <w:rPr>
          <w:rFonts w:ascii="Times New Roman" w:hAnsi="Times New Roman" w:cs="Times New Roman"/>
          <w:noProof/>
          <w:sz w:val="24"/>
          <w:szCs w:val="24"/>
        </w:rPr>
        <w:lastRenderedPageBreak/>
        <w:drawing>
          <wp:inline distT="0" distB="0" distL="0" distR="0" wp14:anchorId="0226F130" wp14:editId="518F49A5">
            <wp:extent cx="5143500" cy="3857910"/>
            <wp:effectExtent l="0" t="0" r="0" b="9525"/>
            <wp:docPr id="1696795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50548" cy="3863196"/>
                    </a:xfrm>
                    <a:prstGeom prst="rect">
                      <a:avLst/>
                    </a:prstGeom>
                    <a:noFill/>
                    <a:ln>
                      <a:noFill/>
                    </a:ln>
                  </pic:spPr>
                </pic:pic>
              </a:graphicData>
            </a:graphic>
          </wp:inline>
        </w:drawing>
      </w:r>
    </w:p>
    <w:p w14:paraId="21D2C9C9" w14:textId="77777777" w:rsidR="009F3870" w:rsidRPr="0074724F" w:rsidRDefault="009F3870" w:rsidP="009F3870">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2E93D94C" w14:textId="77777777" w:rsidR="009F3870" w:rsidRPr="00C8744E" w:rsidRDefault="009F3870" w:rsidP="009F3870">
      <w:pPr>
        <w:spacing w:after="0"/>
        <w:jc w:val="both"/>
        <w:rPr>
          <w:rFonts w:ascii="Times New Roman" w:hAnsi="Times New Roman" w:cs="Times New Roman"/>
          <w:sz w:val="24"/>
          <w:szCs w:val="24"/>
        </w:rPr>
      </w:pPr>
    </w:p>
    <w:p w14:paraId="7903F1B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All the performance measures using ROC analysis, confusion matrices, and calibration were conducted with </w:t>
      </w:r>
      <w:proofErr w:type="spellStart"/>
      <w:r w:rsidRPr="00C8744E">
        <w:rPr>
          <w:rFonts w:ascii="Times New Roman" w:hAnsi="Times New Roman" w:cs="Times New Roman"/>
          <w:sz w:val="24"/>
          <w:szCs w:val="24"/>
        </w:rPr>
        <w:t>pROC</w:t>
      </w:r>
      <w:proofErr w:type="spellEnd"/>
      <w:r w:rsidRPr="00C8744E">
        <w:rPr>
          <w:rFonts w:ascii="Times New Roman" w:hAnsi="Times New Roman" w:cs="Times New Roman"/>
          <w:sz w:val="24"/>
          <w:szCs w:val="24"/>
        </w:rPr>
        <w:t xml:space="preserve"> and caret packages of R. Reproducibility was ensured by fixing the random seeds and saving the trained objects using </w:t>
      </w:r>
      <w:proofErr w:type="spellStart"/>
      <w:r w:rsidRPr="00C8744E">
        <w:rPr>
          <w:rFonts w:ascii="Times New Roman" w:hAnsi="Times New Roman" w:cs="Times New Roman"/>
          <w:sz w:val="24"/>
          <w:szCs w:val="24"/>
        </w:rPr>
        <w:t>saveRDS</w:t>
      </w:r>
      <w:proofErr w:type="spellEnd"/>
      <w:r w:rsidRPr="00C8744E">
        <w:rPr>
          <w:rFonts w:ascii="Times New Roman" w:hAnsi="Times New Roman" w:cs="Times New Roman"/>
          <w:sz w:val="24"/>
          <w:szCs w:val="24"/>
        </w:rPr>
        <w:t xml:space="preserve">, following best practice in computational modelling and open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Rb3TBP","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andve et al., 2013; Wilkinso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275C6FF7" w14:textId="77777777" w:rsidR="009F3870" w:rsidRPr="00C8744E" w:rsidRDefault="009F3870" w:rsidP="009F3870">
      <w:pPr>
        <w:spacing w:after="0"/>
        <w:jc w:val="both"/>
        <w:rPr>
          <w:rFonts w:ascii="Times New Roman" w:hAnsi="Times New Roman" w:cs="Times New Roman"/>
          <w:sz w:val="24"/>
          <w:szCs w:val="24"/>
        </w:rPr>
      </w:pPr>
    </w:p>
    <w:p w14:paraId="20402E06"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Cumulatively, this workflow demonstrates the methodological strength and toxicological appropriateness of an optimised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model, with suitably aimed optimisation. By sensitivity versus precision balancing by thresholding, the model is tuned across different use cases from precautionary screening to regulatory prioritisation. This conjunction of machine learning and toxicological thinking is the overall movement towards computational alternatives facilitating traditional assays and read-across strate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ZicxU6","properties":{"formattedCitation":"(Sheridan et al., 2016)","plainCitation":"(Sheridan et al., 2016)","noteIndex":0},"citationItems":[{"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herida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5932671B" w14:textId="77777777" w:rsidR="009F3870" w:rsidRPr="00356AB9" w:rsidRDefault="009F3870" w:rsidP="009F3870">
      <w:pPr>
        <w:spacing w:after="0"/>
        <w:jc w:val="both"/>
        <w:rPr>
          <w:rFonts w:ascii="Times New Roman" w:hAnsi="Times New Roman" w:cs="Times New Roman"/>
          <w:b/>
          <w:bCs/>
          <w:sz w:val="28"/>
          <w:szCs w:val="28"/>
        </w:rPr>
      </w:pPr>
    </w:p>
    <w:p w14:paraId="7DAA6938" w14:textId="77777777" w:rsidR="009F3870" w:rsidRPr="00D80FE5" w:rsidRDefault="009F3870" w:rsidP="009F3870">
      <w:pPr>
        <w:spacing w:after="0"/>
        <w:rPr>
          <w:rFonts w:ascii="Times New Roman" w:hAnsi="Times New Roman" w:cs="Times New Roman"/>
          <w:b/>
          <w:bCs/>
          <w:sz w:val="28"/>
          <w:szCs w:val="28"/>
        </w:rPr>
      </w:pPr>
      <w:r w:rsidRPr="00D80FE5">
        <w:rPr>
          <w:rFonts w:ascii="Times New Roman" w:hAnsi="Times New Roman" w:cs="Times New Roman"/>
          <w:b/>
          <w:bCs/>
          <w:sz w:val="28"/>
          <w:szCs w:val="28"/>
        </w:rPr>
        <w:t>2.5 External Validation Based on Mass Spectral Data</w:t>
      </w:r>
    </w:p>
    <w:p w14:paraId="0D939790" w14:textId="77777777" w:rsidR="009F3870" w:rsidRPr="00D80FE5" w:rsidRDefault="009F3870" w:rsidP="009F3870">
      <w:pPr>
        <w:spacing w:after="0"/>
        <w:rPr>
          <w:rFonts w:ascii="Times New Roman" w:hAnsi="Times New Roman" w:cs="Times New Roman"/>
          <w:b/>
          <w:bCs/>
          <w:sz w:val="28"/>
          <w:szCs w:val="28"/>
        </w:rPr>
      </w:pPr>
    </w:p>
    <w:p w14:paraId="722A197F"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External validation plays an important role in determining whether a machine learning model will be able to generalise from controlled training data and make good predictions in real-world scenarios. Without testing, models would be overfitted to optimized descriptors, making them less applicable in practice and regulation. To achieve this,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hich was trained was validated using high-resolution tandem mass spectrometry (MS/MS) data for the Luxembourg Centre for Systems Biomedicine (LCSB) </w:t>
      </w:r>
      <w:proofErr w:type="spellStart"/>
      <w:r w:rsidRPr="00D80FE5">
        <w:rPr>
          <w:rFonts w:ascii="Times New Roman" w:hAnsi="Times New Roman" w:cs="Times New Roman"/>
          <w:sz w:val="24"/>
          <w:szCs w:val="24"/>
        </w:rPr>
        <w:t>MassBank</w:t>
      </w:r>
      <w:proofErr w:type="spellEnd"/>
      <w:r w:rsidRPr="00D80FE5">
        <w:rPr>
          <w:rFonts w:ascii="Times New Roman" w:hAnsi="Times New Roman" w:cs="Times New Roman"/>
          <w:sz w:val="24"/>
          <w:szCs w:val="24"/>
        </w:rPr>
        <w:t xml:space="preserve">. The repository is applied </w:t>
      </w:r>
      <w:r w:rsidRPr="00D80FE5">
        <w:rPr>
          <w:rFonts w:ascii="Times New Roman" w:hAnsi="Times New Roman" w:cs="Times New Roman"/>
          <w:sz w:val="24"/>
          <w:szCs w:val="24"/>
        </w:rPr>
        <w:lastRenderedPageBreak/>
        <w:t>extensively in pipelines of non-target screening, particularly where chemical structure is unknown or par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6MHSdm","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Kind and Fiehn, 2010; 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54210117" w14:textId="77777777" w:rsidR="009F3870" w:rsidRPr="00D80FE5" w:rsidRDefault="009F3870" w:rsidP="009F3870">
      <w:pPr>
        <w:spacing w:after="0"/>
        <w:jc w:val="both"/>
        <w:rPr>
          <w:rFonts w:ascii="Times New Roman" w:hAnsi="Times New Roman" w:cs="Times New Roman"/>
          <w:sz w:val="24"/>
          <w:szCs w:val="24"/>
        </w:rPr>
      </w:pPr>
    </w:p>
    <w:p w14:paraId="1133B530" w14:textId="1B1D77F6"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re were over </w:t>
      </w:r>
      <w:r w:rsidR="00E4015B">
        <w:rPr>
          <w:rFonts w:ascii="Times New Roman" w:hAnsi="Times New Roman" w:cs="Times New Roman"/>
          <w:sz w:val="24"/>
          <w:szCs w:val="24"/>
        </w:rPr>
        <w:t>2</w:t>
      </w:r>
      <w:r w:rsidRPr="00D80FE5">
        <w:rPr>
          <w:rFonts w:ascii="Times New Roman" w:hAnsi="Times New Roman" w:cs="Times New Roman"/>
          <w:sz w:val="24"/>
          <w:szCs w:val="24"/>
        </w:rPr>
        <w:t>,</w:t>
      </w:r>
      <w:r w:rsidR="00E4015B">
        <w:rPr>
          <w:rFonts w:ascii="Times New Roman" w:hAnsi="Times New Roman" w:cs="Times New Roman"/>
          <w:sz w:val="24"/>
          <w:szCs w:val="24"/>
        </w:rPr>
        <w:t>2</w:t>
      </w:r>
      <w:r w:rsidRPr="00D80FE5">
        <w:rPr>
          <w:rFonts w:ascii="Times New Roman" w:hAnsi="Times New Roman" w:cs="Times New Roman"/>
          <w:sz w:val="24"/>
          <w:szCs w:val="24"/>
        </w:rPr>
        <w:t>00 compounds in the raw dataset. There was a lot of curations required in order to select for quality: those compounds that had no identifiers, sets of metadata that were incomplete, or no experimentally derived structures were excluded. Duplicates were merged on the elemental formula level, as typically performed in non-targe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DG8K6U","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 Cross-referencing with toxicological databases then left 319 compounds with labels for p53 activity, making up the final validation 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Osn0qK","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Judson et al., 2010; Richard et al., 2016)</w:t>
      </w:r>
      <w:r>
        <w:rPr>
          <w:rFonts w:ascii="Times New Roman" w:hAnsi="Times New Roman" w:cs="Times New Roman"/>
          <w:sz w:val="24"/>
          <w:szCs w:val="24"/>
        </w:rPr>
        <w:fldChar w:fldCharType="end"/>
      </w:r>
      <w:r w:rsidRPr="00D80FE5">
        <w:rPr>
          <w:rFonts w:ascii="Times New Roman" w:hAnsi="Times New Roman" w:cs="Times New Roman"/>
          <w:sz w:val="24"/>
          <w:szCs w:val="24"/>
        </w:rPr>
        <w:t>. This reduction indicates the extent of harmonisation and quality control that is needed to get good external datasets.</w:t>
      </w:r>
    </w:p>
    <w:p w14:paraId="07BAA026" w14:textId="77777777" w:rsidR="009F3870" w:rsidRPr="00D80FE5" w:rsidRDefault="009F3870" w:rsidP="009F3870">
      <w:pPr>
        <w:spacing w:after="0"/>
        <w:jc w:val="both"/>
        <w:rPr>
          <w:rFonts w:ascii="Times New Roman" w:hAnsi="Times New Roman" w:cs="Times New Roman"/>
          <w:sz w:val="24"/>
          <w:szCs w:val="24"/>
        </w:rPr>
      </w:pPr>
    </w:p>
    <w:p w14:paraId="1D9E7DA4"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Spectral fingerprints were generated from MS/MS fragmentations by </w:t>
      </w:r>
      <w:proofErr w:type="spellStart"/>
      <w:r w:rsidRPr="00D80FE5">
        <w:rPr>
          <w:rFonts w:ascii="Times New Roman" w:hAnsi="Times New Roman" w:cs="Times New Roman"/>
          <w:sz w:val="24"/>
          <w:szCs w:val="24"/>
        </w:rPr>
        <w:t>CSI:FingerID</w:t>
      </w:r>
      <w:proofErr w:type="spellEnd"/>
      <w:r w:rsidRPr="00D80FE5">
        <w:rPr>
          <w:rFonts w:ascii="Times New Roman" w:hAnsi="Times New Roman" w:cs="Times New Roman"/>
          <w:sz w:val="24"/>
          <w:szCs w:val="24"/>
        </w:rPr>
        <w:t xml:space="preserve"> in SIRIUS v5.6.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yikhjY","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Dührkop et al., 2019)</w:t>
      </w:r>
      <w:r>
        <w:rPr>
          <w:rFonts w:ascii="Times New Roman" w:hAnsi="Times New Roman" w:cs="Times New Roman"/>
          <w:sz w:val="24"/>
          <w:szCs w:val="24"/>
        </w:rPr>
        <w:fldChar w:fldCharType="end"/>
      </w:r>
      <w:r w:rsidRPr="00D80FE5">
        <w:rPr>
          <w:rFonts w:ascii="Times New Roman" w:hAnsi="Times New Roman" w:cs="Times New Roman"/>
          <w:sz w:val="24"/>
          <w:szCs w:val="24"/>
        </w:rPr>
        <w:t>. As opposed to cheminformatics descriptors calculated directly from molecular structures, these fingerprints are calculated in a direct fashion from spectra, which introduces what is referred to as a domain shift</w:t>
      </w:r>
      <w:r>
        <w:rPr>
          <w:rFonts w:ascii="Times New Roman" w:hAnsi="Times New Roman" w:cs="Times New Roman"/>
          <w:sz w:val="24"/>
          <w:szCs w:val="24"/>
        </w:rPr>
        <w:t xml:space="preserve"> </w:t>
      </w:r>
      <w:r w:rsidRPr="00D80FE5">
        <w:rPr>
          <w:rFonts w:ascii="Times New Roman" w:hAnsi="Times New Roman" w:cs="Times New Roman"/>
          <w:sz w:val="24"/>
          <w:szCs w:val="24"/>
        </w:rPr>
        <w:t>a systematic gap between the training and test feature spa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wSvmYM","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Quinonero-Candela et al., 2022; Sugiyama et al., n.d.)</w:t>
      </w:r>
      <w:r>
        <w:rPr>
          <w:rFonts w:ascii="Times New Roman" w:hAnsi="Times New Roman" w:cs="Times New Roman"/>
          <w:sz w:val="24"/>
          <w:szCs w:val="24"/>
        </w:rPr>
        <w:fldChar w:fldCharType="end"/>
      </w:r>
      <w:r w:rsidRPr="00D80FE5">
        <w:rPr>
          <w:rFonts w:ascii="Times New Roman" w:hAnsi="Times New Roman" w:cs="Times New Roman"/>
          <w:sz w:val="24"/>
          <w:szCs w:val="24"/>
        </w:rPr>
        <w:t>. To assist in counterbalancing this, spectral features were mapped to the model development descriptor schema and the same preprocessing steps (z-score scaling, near-zero variance filtering, correlation filtering) applied to the features to maintain consistency.</w:t>
      </w:r>
    </w:p>
    <w:p w14:paraId="6446BA04" w14:textId="77777777" w:rsidR="009F3870" w:rsidRDefault="009F3870" w:rsidP="009F3870">
      <w:pPr>
        <w:spacing w:after="0"/>
        <w:jc w:val="both"/>
        <w:rPr>
          <w:rFonts w:ascii="Times New Roman" w:hAnsi="Times New Roman" w:cs="Times New Roman"/>
          <w:sz w:val="24"/>
          <w:szCs w:val="24"/>
        </w:rPr>
      </w:pPr>
    </w:p>
    <w:p w14:paraId="085B2990" w14:textId="77777777" w:rsidR="009F3870" w:rsidRDefault="009F3870" w:rsidP="009F3870">
      <w:pPr>
        <w:spacing w:after="0"/>
        <w:jc w:val="center"/>
        <w:rPr>
          <w:rFonts w:ascii="Times New Roman" w:hAnsi="Times New Roman" w:cs="Times New Roman"/>
          <w:sz w:val="24"/>
          <w:szCs w:val="24"/>
        </w:rPr>
      </w:pPr>
      <w:r w:rsidRPr="006C66BA">
        <w:rPr>
          <w:rFonts w:ascii="Times New Roman" w:hAnsi="Times New Roman" w:cs="Times New Roman"/>
          <w:noProof/>
          <w:sz w:val="24"/>
          <w:szCs w:val="24"/>
        </w:rPr>
        <w:drawing>
          <wp:inline distT="0" distB="0" distL="0" distR="0" wp14:anchorId="255768F6" wp14:editId="4263B842">
            <wp:extent cx="5234940" cy="4188068"/>
            <wp:effectExtent l="0" t="0" r="3810" b="3175"/>
            <wp:docPr id="1907162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4924" cy="4196055"/>
                    </a:xfrm>
                    <a:prstGeom prst="rect">
                      <a:avLst/>
                    </a:prstGeom>
                    <a:noFill/>
                    <a:ln>
                      <a:noFill/>
                    </a:ln>
                  </pic:spPr>
                </pic:pic>
              </a:graphicData>
            </a:graphic>
          </wp:inline>
        </w:drawing>
      </w:r>
    </w:p>
    <w:p w14:paraId="2C562153" w14:textId="77777777" w:rsidR="009F3870" w:rsidRPr="00FF08E2" w:rsidRDefault="009F3870" w:rsidP="009F3870">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Pr="00765CE2">
        <w:rPr>
          <w:rFonts w:ascii="Times New Roman" w:hAnsi="Times New Roman" w:cs="Times New Roman"/>
        </w:rPr>
        <w:t>how increasing or decreasing feature values (colour-coded by intensity) influence carcinogenicity predictions.</w:t>
      </w:r>
    </w:p>
    <w:p w14:paraId="7F4946D7" w14:textId="77777777" w:rsidR="009F3870" w:rsidRDefault="009F3870" w:rsidP="009F3870">
      <w:pPr>
        <w:spacing w:after="0"/>
        <w:jc w:val="both"/>
        <w:rPr>
          <w:rFonts w:ascii="Times New Roman" w:hAnsi="Times New Roman" w:cs="Times New Roman"/>
          <w:sz w:val="24"/>
          <w:szCs w:val="24"/>
        </w:rPr>
      </w:pPr>
    </w:p>
    <w:p w14:paraId="392F9034"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Feature interpretability was verified using SHAP dependence plots for the 15 most informative variables (Figure 2.5.1). These revealed that higher monoisotopic mass values were more likely to make positive contributions to carcinogenicity prediction, and binary fingerprints such as Un714 and Un8428 display clear presence</w:t>
      </w:r>
      <w:r>
        <w:rPr>
          <w:rFonts w:ascii="Times New Roman" w:hAnsi="Times New Roman" w:cs="Times New Roman"/>
          <w:sz w:val="24"/>
          <w:szCs w:val="24"/>
        </w:rPr>
        <w:t xml:space="preserve"> </w:t>
      </w:r>
      <w:r w:rsidRPr="00D80FE5">
        <w:rPr>
          <w:rFonts w:ascii="Times New Roman" w:hAnsi="Times New Roman" w:cs="Times New Roman"/>
          <w:sz w:val="24"/>
          <w:szCs w:val="24"/>
        </w:rPr>
        <w:t>absence effects with strong impacts on results. This confirmed that even during domain shift, the model retained chemically interpretable decision logic.</w:t>
      </w:r>
    </w:p>
    <w:p w14:paraId="70BBFC85" w14:textId="77777777" w:rsidR="009F3870" w:rsidRDefault="009F3870" w:rsidP="009F3870">
      <w:pPr>
        <w:spacing w:after="0"/>
        <w:jc w:val="both"/>
        <w:rPr>
          <w:rFonts w:ascii="Times New Roman" w:hAnsi="Times New Roman" w:cs="Times New Roman"/>
          <w:sz w:val="24"/>
          <w:szCs w:val="24"/>
        </w:rPr>
      </w:pPr>
    </w:p>
    <w:p w14:paraId="76D36E27"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noProof/>
        </w:rPr>
        <w:drawing>
          <wp:inline distT="0" distB="0" distL="0" distR="0" wp14:anchorId="48FA0803" wp14:editId="2F1B38ED">
            <wp:extent cx="5731510" cy="2521518"/>
            <wp:effectExtent l="0" t="0" r="2540" b="0"/>
            <wp:docPr id="19795419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521518"/>
                    </a:xfrm>
                    <a:prstGeom prst="rect">
                      <a:avLst/>
                    </a:prstGeom>
                    <a:noFill/>
                    <a:ln>
                      <a:noFill/>
                    </a:ln>
                  </pic:spPr>
                </pic:pic>
              </a:graphicData>
            </a:graphic>
          </wp:inline>
        </w:drawing>
      </w:r>
    </w:p>
    <w:p w14:paraId="2835C77B"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2.</w:t>
      </w:r>
      <w:r w:rsidRPr="004D5C77">
        <w:rPr>
          <w:rFonts w:ascii="Times New Roman" w:hAnsi="Times New Roman" w:cs="Times New Roman"/>
        </w:rPr>
        <w:t xml:space="preserve"> Calibration plots showing that Platt scaling improved probability reliability over isotonic regression, with lower Brier scores and ECE.</w:t>
      </w:r>
    </w:p>
    <w:p w14:paraId="32327028" w14:textId="77777777" w:rsidR="009F3870" w:rsidRPr="00D80FE5" w:rsidRDefault="009F3870" w:rsidP="009F3870">
      <w:pPr>
        <w:spacing w:after="0"/>
        <w:jc w:val="both"/>
        <w:rPr>
          <w:rFonts w:ascii="Times New Roman" w:hAnsi="Times New Roman" w:cs="Times New Roman"/>
          <w:sz w:val="24"/>
          <w:szCs w:val="24"/>
        </w:rPr>
      </w:pPr>
    </w:p>
    <w:p w14:paraId="54058A64" w14:textId="00D26F16"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Tests of calibration also measured reliability of probability. Platt scaling and isotonic regression are contrasted with the uncalibrated model in Figure 2.5.2. Platt scaling, based on logistic mapping from raw scores, reduced the Brier score and expected calibration error (ECE) to deliver better-calibrated probabilities</w:t>
      </w:r>
      <w:r w:rsidR="00C1382E">
        <w:rPr>
          <w:rFonts w:ascii="Times New Roman" w:hAnsi="Times New Roman" w:cs="Times New Roman"/>
          <w:sz w:val="24"/>
          <w:szCs w:val="24"/>
        </w:rPr>
        <w:t xml:space="preserve"> </w:t>
      </w:r>
      <w:r w:rsidR="00C1382E">
        <w:rPr>
          <w:rFonts w:ascii="Times New Roman" w:hAnsi="Times New Roman" w:cs="Times New Roman"/>
          <w:sz w:val="24"/>
          <w:szCs w:val="24"/>
        </w:rPr>
        <w:fldChar w:fldCharType="begin"/>
      </w:r>
      <w:r w:rsidR="00C1382E">
        <w:rPr>
          <w:rFonts w:ascii="Times New Roman" w:hAnsi="Times New Roman" w:cs="Times New Roman"/>
          <w:sz w:val="24"/>
          <w:szCs w:val="24"/>
        </w:rPr>
        <w:instrText xml:space="preserve"> ADDIN ZOTERO_ITEM CSL_CITATION {"citationID":"QFa9wXwp","properties":{"formattedCitation":"(Guo et al., 2017; Niculescu-Mizil and Caruana, 2005)","plainCitation":"(Guo et al., 2017;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ssued":{"date-parts":[["2017"]]}}},{"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C1382E">
        <w:rPr>
          <w:rFonts w:ascii="Times New Roman" w:hAnsi="Times New Roman" w:cs="Times New Roman"/>
          <w:sz w:val="24"/>
          <w:szCs w:val="24"/>
        </w:rPr>
        <w:fldChar w:fldCharType="separate"/>
      </w:r>
      <w:r w:rsidR="00C1382E" w:rsidRPr="00C1382E">
        <w:rPr>
          <w:rFonts w:ascii="Times New Roman" w:hAnsi="Times New Roman" w:cs="Times New Roman"/>
          <w:sz w:val="24"/>
        </w:rPr>
        <w:t>(Guo et al., 2017; Niculescu-Mizil and Caruana, 2005)</w:t>
      </w:r>
      <w:r w:rsidR="00C1382E">
        <w:rPr>
          <w:rFonts w:ascii="Times New Roman" w:hAnsi="Times New Roman" w:cs="Times New Roman"/>
          <w:sz w:val="24"/>
          <w:szCs w:val="24"/>
        </w:rPr>
        <w:fldChar w:fldCharType="end"/>
      </w:r>
      <w:r w:rsidRPr="00D80FE5">
        <w:rPr>
          <w:rFonts w:ascii="Times New Roman" w:hAnsi="Times New Roman" w:cs="Times New Roman"/>
          <w:sz w:val="24"/>
          <w:szCs w:val="24"/>
        </w:rPr>
        <w:t>. Isotonic regression, by contrast, delivered evidence of overfitting the relatively small validation set, corroborating Platt scaling as the superior correction.</w:t>
      </w:r>
    </w:p>
    <w:p w14:paraId="739B12B0" w14:textId="77777777" w:rsidR="009F3870" w:rsidRDefault="009F3870" w:rsidP="009F3870">
      <w:pPr>
        <w:spacing w:after="0"/>
        <w:jc w:val="both"/>
        <w:rPr>
          <w:rFonts w:ascii="Times New Roman" w:hAnsi="Times New Roman" w:cs="Times New Roman"/>
          <w:sz w:val="24"/>
          <w:szCs w:val="24"/>
        </w:rPr>
      </w:pPr>
    </w:p>
    <w:p w14:paraId="1F28ED84" w14:textId="77777777" w:rsidR="009F3870" w:rsidRPr="004D5C77" w:rsidRDefault="009F3870" w:rsidP="009F3870">
      <w:pPr>
        <w:spacing w:after="0"/>
        <w:jc w:val="center"/>
        <w:rPr>
          <w:rFonts w:ascii="Times New Roman" w:hAnsi="Times New Roman" w:cs="Times New Roman"/>
        </w:rPr>
      </w:pPr>
      <w:r w:rsidRPr="004D5C77">
        <w:rPr>
          <w:noProof/>
        </w:rPr>
        <w:drawing>
          <wp:inline distT="0" distB="0" distL="0" distR="0" wp14:anchorId="43D60806" wp14:editId="228FACD9">
            <wp:extent cx="4198620" cy="2600299"/>
            <wp:effectExtent l="0" t="0" r="0" b="0"/>
            <wp:docPr id="46097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8575" cy="2606464"/>
                    </a:xfrm>
                    <a:prstGeom prst="rect">
                      <a:avLst/>
                    </a:prstGeom>
                    <a:noFill/>
                    <a:ln>
                      <a:noFill/>
                    </a:ln>
                  </pic:spPr>
                </pic:pic>
              </a:graphicData>
            </a:graphic>
          </wp:inline>
        </w:drawing>
      </w:r>
    </w:p>
    <w:p w14:paraId="002C92EF"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3.</w:t>
      </w:r>
      <w:r w:rsidRPr="004D5C77">
        <w:rPr>
          <w:rFonts w:ascii="Times New Roman" w:hAnsi="Times New Roman" w:cs="Times New Roman"/>
        </w:rPr>
        <w:t xml:space="preserve"> Confusion matrix and contingency table of predicted vs. actual activity classes in the external validation dataset.</w:t>
      </w:r>
    </w:p>
    <w:p w14:paraId="490D9438" w14:textId="77777777" w:rsidR="009F3870" w:rsidRPr="00D80FE5" w:rsidRDefault="009F3870" w:rsidP="009F3870">
      <w:pPr>
        <w:spacing w:after="0"/>
        <w:jc w:val="both"/>
        <w:rPr>
          <w:rFonts w:ascii="Times New Roman" w:hAnsi="Times New Roman" w:cs="Times New Roman"/>
          <w:sz w:val="24"/>
          <w:szCs w:val="24"/>
        </w:rPr>
      </w:pPr>
    </w:p>
    <w:p w14:paraId="28FC076E"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 performance results are listed in the confusion matrix (Figure 2.5.3). The model was 72.36% correct: 17 carcinogens were correctly predicted (true positives) and 18 were left out (false negatives), and 216 </w:t>
      </w:r>
      <w:proofErr w:type="spellStart"/>
      <w:r w:rsidRPr="00D80FE5">
        <w:rPr>
          <w:rFonts w:ascii="Times New Roman" w:hAnsi="Times New Roman" w:cs="Times New Roman"/>
          <w:sz w:val="24"/>
          <w:szCs w:val="24"/>
        </w:rPr>
        <w:t>inactives</w:t>
      </w:r>
      <w:proofErr w:type="spellEnd"/>
      <w:r w:rsidRPr="00D80FE5">
        <w:rPr>
          <w:rFonts w:ascii="Times New Roman" w:hAnsi="Times New Roman" w:cs="Times New Roman"/>
          <w:sz w:val="24"/>
          <w:szCs w:val="24"/>
        </w:rPr>
        <w:t xml:space="preserve"> were correctly predicted (true negatives) and 71 were incorrectly predicted to be carcinogens (false positives). These results are equivalent to 48.6% sensitivity, 75.3% specificity, and balanced accuracy of 62.0%. Bootstrapped resampling (1,000 replicates) placed the general accuracy between 67–77%, which indicates robustness in the presence of the small size of the dataset. In contrast to the ~91% balanced accuracy in Section 2.4 for carefully curated fingerprints, the degradation highlights the cost of domain shift. This level of reduction is, nonetheless, within the earlier studies seen within the literature, whereby cross-validation over spectral fingerprints would typically log 70–75% accura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wgSvOM","properties":{"formattedCitation":"(D\\uc0\\u252{}hrkop et al., 2019; Peets et al., 2022; Walter, 2022)","plainCitation":"(Dührkop et al., 2019; Peets et al., 2022;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Peets et al., 2022;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67B5DC14" w14:textId="77777777" w:rsidR="009F3870" w:rsidRDefault="009F3870" w:rsidP="009F3870">
      <w:pPr>
        <w:spacing w:after="0"/>
        <w:jc w:val="both"/>
        <w:rPr>
          <w:rFonts w:ascii="Times New Roman" w:hAnsi="Times New Roman" w:cs="Times New Roman"/>
          <w:sz w:val="24"/>
          <w:szCs w:val="24"/>
        </w:rPr>
      </w:pPr>
    </w:p>
    <w:p w14:paraId="46C8D24B" w14:textId="77777777" w:rsidR="009F3870" w:rsidRDefault="009F3870" w:rsidP="009F3870">
      <w:pPr>
        <w:spacing w:after="0"/>
        <w:jc w:val="center"/>
        <w:rPr>
          <w:rFonts w:ascii="Times New Roman" w:hAnsi="Times New Roman" w:cs="Times New Roman"/>
          <w:sz w:val="24"/>
          <w:szCs w:val="24"/>
        </w:rPr>
      </w:pPr>
      <w:r w:rsidRPr="002E0CA8">
        <w:rPr>
          <w:rFonts w:ascii="Times New Roman" w:hAnsi="Times New Roman" w:cs="Times New Roman"/>
          <w:noProof/>
          <w:sz w:val="24"/>
          <w:szCs w:val="24"/>
        </w:rPr>
        <w:drawing>
          <wp:inline distT="0" distB="0" distL="0" distR="0" wp14:anchorId="35DD17E1" wp14:editId="091CC0C0">
            <wp:extent cx="5323447" cy="3992880"/>
            <wp:effectExtent l="0" t="0" r="0" b="7620"/>
            <wp:docPr id="9713674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23447" cy="3992880"/>
                    </a:xfrm>
                    <a:prstGeom prst="rect">
                      <a:avLst/>
                    </a:prstGeom>
                    <a:noFill/>
                    <a:ln>
                      <a:noFill/>
                    </a:ln>
                  </pic:spPr>
                </pic:pic>
              </a:graphicData>
            </a:graphic>
          </wp:inline>
        </w:drawing>
      </w:r>
    </w:p>
    <w:p w14:paraId="213857B9" w14:textId="77777777" w:rsidR="009F3870" w:rsidRPr="00783AF1" w:rsidRDefault="009F3870" w:rsidP="009F3870">
      <w:pPr>
        <w:spacing w:after="0"/>
        <w:jc w:val="center"/>
        <w:rPr>
          <w:rFonts w:ascii="Times New Roman" w:hAnsi="Times New Roman" w:cs="Times New Roman"/>
        </w:rPr>
      </w:pPr>
      <w:r w:rsidRPr="00165382">
        <w:rPr>
          <w:rFonts w:ascii="Times New Roman" w:hAnsi="Times New Roman" w:cs="Times New Roman"/>
          <w:b/>
          <w:bCs/>
        </w:rPr>
        <w:t>Figure 2.5.</w:t>
      </w:r>
      <w:r>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098A0AD5" w14:textId="77777777" w:rsidR="009F3870" w:rsidRPr="00D80FE5" w:rsidRDefault="009F3870" w:rsidP="009F3870">
      <w:pPr>
        <w:spacing w:after="0"/>
        <w:jc w:val="both"/>
        <w:rPr>
          <w:rFonts w:ascii="Times New Roman" w:hAnsi="Times New Roman" w:cs="Times New Roman"/>
          <w:sz w:val="24"/>
          <w:szCs w:val="24"/>
        </w:rPr>
      </w:pPr>
    </w:p>
    <w:p w14:paraId="0FCE50D1"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In order to place predictions into context, SHAP </w:t>
      </w:r>
      <w:proofErr w:type="spellStart"/>
      <w:r w:rsidRPr="00D80FE5">
        <w:rPr>
          <w:rFonts w:ascii="Times New Roman" w:hAnsi="Times New Roman" w:cs="Times New Roman"/>
          <w:sz w:val="24"/>
          <w:szCs w:val="24"/>
        </w:rPr>
        <w:t>beeswarm</w:t>
      </w:r>
      <w:proofErr w:type="spellEnd"/>
      <w:r w:rsidRPr="00D80FE5">
        <w:rPr>
          <w:rFonts w:ascii="Times New Roman" w:hAnsi="Times New Roman" w:cs="Times New Roman"/>
          <w:sz w:val="24"/>
          <w:szCs w:val="24"/>
        </w:rPr>
        <w:t xml:space="preserve"> plots with SMILES annotation were generated for the most significant 25 features (Figure 2.5.4). These showed substructures such as aromatic rings, nitro groups, and dense heteroatom moieties being most frequently associated with predictions of carcinogenicity, in accordance with known </w:t>
      </w:r>
      <w:proofErr w:type="spellStart"/>
      <w:r w:rsidRPr="00D80FE5">
        <w:rPr>
          <w:rFonts w:ascii="Times New Roman" w:hAnsi="Times New Roman" w:cs="Times New Roman"/>
          <w:sz w:val="24"/>
          <w:szCs w:val="24"/>
        </w:rPr>
        <w:t>toxicophores</w:t>
      </w:r>
      <w:proofErr w:type="spellEnd"/>
      <w:r w:rsidRPr="00D80FE5">
        <w:rPr>
          <w:rFonts w:ascii="Times New Roman" w:hAnsi="Times New Roman" w:cs="Times New Roman"/>
          <w:sz w:val="24"/>
          <w:szCs w:val="24"/>
        </w:rPr>
        <w:t>. This illustrates how sparse fingerprints can be translated into chemical features that are understandable.</w:t>
      </w:r>
    </w:p>
    <w:p w14:paraId="78FF27AE" w14:textId="77777777" w:rsidR="009F3870" w:rsidRPr="00D80FE5" w:rsidRDefault="009F3870" w:rsidP="009F3870">
      <w:pPr>
        <w:spacing w:after="0"/>
        <w:jc w:val="both"/>
        <w:rPr>
          <w:rFonts w:ascii="Times New Roman" w:hAnsi="Times New Roman" w:cs="Times New Roman"/>
          <w:sz w:val="24"/>
          <w:szCs w:val="24"/>
        </w:rPr>
      </w:pPr>
    </w:p>
    <w:p w14:paraId="6FA24288"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Generally, this was externally validated with external validation and demonstrated that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as able to maintain its predictability under domain shift upon training on </w:t>
      </w:r>
      <w:r w:rsidRPr="00D80FE5">
        <w:rPr>
          <w:rFonts w:ascii="Times New Roman" w:hAnsi="Times New Roman" w:cs="Times New Roman"/>
          <w:sz w:val="24"/>
          <w:szCs w:val="24"/>
        </w:rPr>
        <w:lastRenderedPageBreak/>
        <w:t>spectrum-derived fingerprints with ~72% accuracy and 62% balanced accuracy. While accuracy was lower than with curated descriptors, this was consistent with literature benchmar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XrdZqy","properties":{"formattedCitation":"(D\\uc0\\u252{}hrkop et al., 2019; Helma et al., 2004; Walter, 2022)","plainCitation":"(Dührkop et al., 2019; Helma et al., 2004;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891,"uris":["http://zotero.org/users/local/PQz9MTWE/items/T3B5UYGD"],"itemData":{"id":891,"type":"article-journal","abstract":"This paper explores the utility of data mining and machine learning algorithms for the induction of mutagenicity structure−activity relationships (SARs) from noncongeneric data sets. We compare (i) a newly developed algorithm (MOLFEA) for the generation of descriptors (molecular fragments) for noncongeneric compounds with traditional SAR approaches (molecular properties) and (ii) different machine learning algorithms for the induction of SARs from these descriptors. In addition we investigate the optimal parameter settings for these programs and give an exemplary interpretation of the derived models. The predictive accuracies of models using MOLFEA derived descriptors is </w:instrText>
      </w:r>
      <w:r>
        <w:rPr>
          <w:rFonts w:ascii="Cambria Math" w:hAnsi="Cambria Math" w:cs="Cambria Math"/>
          <w:sz w:val="24"/>
          <w:szCs w:val="24"/>
        </w:rPr>
        <w:instrText>∼</w:instrText>
      </w:r>
      <w:r>
        <w:rPr>
          <w:rFonts w:ascii="Times New Roman" w:hAnsi="Times New Roman" w:cs="Times New Roman"/>
          <w:sz w:val="24"/>
          <w:szCs w:val="24"/>
        </w:rPr>
        <w:instrText xml:space="preserve">10−15%age points higher than those using molecular properties alone. Using both types of descriptors together does not improve the derived models. From the applied machine learning techniques the rule learner PART and support vector machines gave the best results, although the differences between the learning algorithms are only marginal. We were able to achieve predictive accuracies up to 78% for 10-fold cross-validation. The resulting models are relatively easy to interpret and usable for predictive as well as for explanatory purposes.","container-title":"Journal of Chemical Information and Computer Sciences","DOI":"10.1021/ci034254q","ISSN":"0095-2338","issue":"4","journalAbbreviation":"J. Chem. Inf. Comput. Sci.","note":"publisher: American Chemical Society","page":"1402-1411","source":"ACS Publications","title":"Data Mining and Machine Learning Techniques for the Identification of Mutagenicity Inducing Substructures and Structure Activity Relationships of Noncongeneric Compounds","volume":"44","author":[{"family":"Helma","given":"Christoph"},{"family":"Cramer","given":"Tobias"},{"family":"Kramer","given":"Stefan"},{"family":"De Raedt","given":"Luc"}],"issued":{"date-parts":[["2004",7,1]]}}},{"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Helma et al., 2004;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 These findings provide evidence for the prospects of predictive toxicology to be applied to analytically derived but structurally uncertain chemicals and to complement high-throughput risk prioritisation separate from animal studies.</w:t>
      </w:r>
    </w:p>
    <w:p w14:paraId="3EDF5338" w14:textId="77777777" w:rsidR="009F3870" w:rsidRDefault="009F3870" w:rsidP="009F3870">
      <w:pPr>
        <w:spacing w:after="0"/>
        <w:rPr>
          <w:rFonts w:ascii="Times New Roman" w:hAnsi="Times New Roman" w:cs="Times New Roman"/>
          <w:b/>
          <w:bCs/>
          <w:sz w:val="28"/>
          <w:szCs w:val="28"/>
        </w:rPr>
      </w:pPr>
    </w:p>
    <w:p w14:paraId="18884FE8" w14:textId="77777777" w:rsidR="009F3870" w:rsidRPr="006D04A7" w:rsidRDefault="009F3870" w:rsidP="009F3870">
      <w:pPr>
        <w:spacing w:after="0"/>
        <w:rPr>
          <w:rFonts w:ascii="Times New Roman" w:hAnsi="Times New Roman" w:cs="Times New Roman"/>
          <w:b/>
          <w:bCs/>
          <w:sz w:val="28"/>
          <w:szCs w:val="28"/>
        </w:rPr>
      </w:pPr>
      <w:r w:rsidRPr="006D04A7">
        <w:rPr>
          <w:rFonts w:ascii="Times New Roman" w:hAnsi="Times New Roman" w:cs="Times New Roman"/>
          <w:b/>
          <w:bCs/>
          <w:sz w:val="28"/>
          <w:szCs w:val="28"/>
        </w:rPr>
        <w:t>3. Results: Model Deployment to Actual Laboratory SOA Samples</w:t>
      </w:r>
    </w:p>
    <w:p w14:paraId="406E327A" w14:textId="77777777" w:rsidR="009F3870" w:rsidRPr="006D04A7" w:rsidRDefault="009F3870" w:rsidP="009F3870">
      <w:pPr>
        <w:spacing w:after="0"/>
        <w:rPr>
          <w:rFonts w:ascii="Times New Roman" w:hAnsi="Times New Roman" w:cs="Times New Roman"/>
          <w:b/>
          <w:bCs/>
          <w:sz w:val="28"/>
          <w:szCs w:val="28"/>
        </w:rPr>
      </w:pPr>
    </w:p>
    <w:p w14:paraId="5E9338D4"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In this section of the study, it was determined if and how the machine learning classifier might be deployed from controlled samples in the lab to actual atmospheric chemical mixtures, in this case, secondary organic aerosols (SOA). Most SOA studies proceed only as far as chemical characterization, but in this case the intent was to see if a human-health toxicology model could have some knowledge of atmospheric oxidation products' carcinogenicity. This is one of the first attempts to bridge atmospheric chemistry with predictive toxicology.</w:t>
      </w:r>
    </w:p>
    <w:p w14:paraId="50F7F3EF" w14:textId="77777777" w:rsidR="009F3870" w:rsidRPr="006D04A7" w:rsidRDefault="009F3870" w:rsidP="009F3870">
      <w:pPr>
        <w:spacing w:after="0"/>
        <w:jc w:val="both"/>
        <w:rPr>
          <w:rFonts w:ascii="Times New Roman" w:hAnsi="Times New Roman" w:cs="Times New Roman"/>
          <w:sz w:val="24"/>
          <w:szCs w:val="24"/>
        </w:rPr>
      </w:pPr>
    </w:p>
    <w:p w14:paraId="5355E646"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1 Sample Generation and Analysis</w:t>
      </w:r>
    </w:p>
    <w:p w14:paraId="216FEC17" w14:textId="77777777" w:rsidR="009F3870" w:rsidRPr="006D04A7" w:rsidRDefault="009F3870" w:rsidP="009F3870">
      <w:pPr>
        <w:spacing w:after="0"/>
        <w:jc w:val="both"/>
        <w:rPr>
          <w:rFonts w:ascii="Times New Roman" w:hAnsi="Times New Roman" w:cs="Times New Roman"/>
          <w:sz w:val="24"/>
          <w:szCs w:val="24"/>
        </w:rPr>
      </w:pPr>
    </w:p>
    <w:p w14:paraId="5DC0EDF8"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Limonene (C₁₀H₁₆) was chosen as the precursor, an organic volatile compound emitted by plants and also present in everyday consumer items like air fresheners and spray cleaners. Its chemical composition has two double bonds (Figure 3.1), which are accountable for highly reacting with ozone. These positions are accountable for the elevated SOA yields when limonene gets oxidized in the atmosp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nOeHsd","properties":{"formattedCitation":"(Bateman et al., 2009; Hallquist et al., 2009)","plainCitation":"(Bateman et al., 2009; Hallquist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Bateman et al., 2009; Hallquist et al., 2009)</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D762519" w14:textId="77777777" w:rsidR="009F3870" w:rsidRPr="006D04A7" w:rsidRDefault="009F3870" w:rsidP="009F3870">
      <w:pPr>
        <w:spacing w:after="0"/>
        <w:jc w:val="both"/>
        <w:rPr>
          <w:rFonts w:ascii="Times New Roman" w:hAnsi="Times New Roman" w:cs="Times New Roman"/>
          <w:sz w:val="24"/>
          <w:szCs w:val="24"/>
        </w:rPr>
      </w:pPr>
    </w:p>
    <w:p w14:paraId="487A2066" w14:textId="15E92D16"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experiments were conducted in the NCAS/University of York atmospheric cha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19r3rZ","properties":{"formattedCitation":"(Pereira et al., 2019)","plainCitation":"(Pereira et al., 2019)","noteIndex":0},"citationItems":[{"id":899,"uris":["http://zotero.org/users/local/PQz9MTWE/items/SN73LR6I"],"itemData":{"id":899,"type":"article-journal","abstract":"Abstract. Gas-particle equilibrium partitioning is a fundamental concept used to\ndescribe the growth and loss of secondary organic aerosol (SOA). However,\nrecent literature has suggested that gas-particle partitioning may be\nkinetically limited, preventing volatilization from the aerosol phase as a\nresult of the physical state of the aerosol (e.g. glassy, viscous). Experimental\nmeasurements of diffusion constants within viscous aerosol are limited and\ndo not represent the complex chemical composition observed in SOA (i.e.\nmulticomponent mixtures). Motivated by the need to address fundamental\nquestions regarding the effect of the physical state and chemical\ncomposition of a particle on gas-particle partitioning, we present the\ndesign and operation of a newly built 0.3 m3 continuous-flow reactor\n(CFR), which can be used as a tool to gain considerable insights into the\ncomposition and physical state of SOA. The CFR was used to generate SOA from\nthe photo-oxidation of α-pinene, limonene, β-caryophyllene\nand toluene under different experimental conditions (i.e. relative humidity, VOC\nand VOC∕NOx ratios). Up to 102 mg of SOA mass was collected per\nexperiment, allowing the use of highly accurate compositional- and single-particle analysis techniques, which are not usually accessible due to the\nlarge quantity of organic aerosol mass required for analysis. A suite of\noffline analytical techniques was used to determine the chemical composition\nand physical state of the generated SOA, including attenuated total\nreflectance infrared spectroscopy; carbon,\nhydrogen, nitrogen, and sulfur (CHNS) elemental analysis; 1H and\n1H-13C nuclear magnetic resonance spectroscopy (NMR);\nultra-performance liquid chromatography ultra-high-resolution mass\nspectrometry (UHRMS); high-performance liquid chromatography ion-trap mass\nspectrometry (HPLC-ITMS); and an electrodynamic balance (EDB). The\noxygen-to-carbon (O∕C) and hydrogen-to-carbon (H∕C) ratios of generated SOA\nsamples (determined using a CHNS elemental analyser) displayed good\nagreement with literature values and were consistent with the characteristic\nVan Krevelen diagram trajectory, with an observed slope of −0.41. The\nelemental composition of two SOA samples formed in separate replicate\nexperiments displayed excellent reproducibility, with the O∕C and H∕C ratios\nof the SOA samples observed to be within error of the analytical\ninstrumentation (instrument accuracy ±0.15 % to a reference\nstandard). The ability to use a highly accurate CHNS elemental analyser to\ndetermine the elemental composition of the SOA samples allowed us to\nevaluate the accuracy of reported SOA elemental compositions using UHRMS (a\ncommonly used technique). In all of the experiments investigated, the SOA\nO∕C ratios obtained for each SOA sample using UHRMS were lower than the O∕C\nratios obtained from the CHNS analyser (the more accurate and non-selective\ntechnique). The average difference in the ΔO∕C ratios ranged from 19 %\nto 45 % depending on the SOA precursor and formation conditions. α-pinene SOA standards were generated from the collected SOA mass using\nsemi-preparative HPLC-ITMS coupled to an automated fraction collector,\nfollowed by 1H NMR spectroscopy. Up to 35.8±1.6 %\n(propagated error of the uncertainty in the slope of the calibrations\ngraphs) of α-pinene SOA was quantified using this method; a\nconsiderable improvement from most previous studies. Single aerosol droplets\nwere generated from the collected SOA samples and trapped within an EDB at\ndifferent temperatures and relative humidities to investigate the dynamic\nchanges in their physiochemical properties. The volatilization of organic\ncomponents from toluene and β-caryophyllene SOA particles at 0 %\nrelative humidity was found to be kinetically limited, owing to particle\nviscosity. The unconventional use of a newly built CFR, combined with\ncomprehensive offline chemical characterization and single-particle\nmeasurements, offers a unique approach to further our understanding of the\nrelationship between SOA formation conditions, chemical composition and\nphysiochemical properties.","container-title":"Atmospheric Measurement Techniques","DOI":"10.5194/amt-12-4519-2019","ISSN":"1867-8548","issue":"8","journalAbbreviation":"Atmos. Meas. Tech.","language":"en","license":"https://creativecommons.org/licenses/by/4.0/","page":"4519-4541","source":"DOI.org (Crossref)","title":"A new aerosol flow reactor to study secondary organic aerosol","volume":"12","author":[{"family":"Pereira","given":"Kelly L."},{"family":"Rovelli","given":"Grazia"},{"family":"Song","given":"Young C."},{"family":"Mayhew","given":"Alfred W."},{"family":"Reid","given":"Jonathan P."},{"family":"Hamilton","given":"Jacqueline F."}],"issued":{"date-parts":[["2019",8,23]]}}}],"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Pereira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xml:space="preserve">. Limonene was mixed with ozone under controlled conditions to mimic real atmospheric oxidation. Teflon-filtered particles were solvent-extracted and </w:t>
      </w:r>
      <w:r w:rsidR="004D64B9" w:rsidRPr="006D04A7">
        <w:rPr>
          <w:rFonts w:ascii="Times New Roman" w:hAnsi="Times New Roman" w:cs="Times New Roman"/>
          <w:sz w:val="24"/>
          <w:szCs w:val="24"/>
        </w:rPr>
        <w:t>analysed</w:t>
      </w:r>
      <w:r w:rsidRPr="006D04A7">
        <w:rPr>
          <w:rFonts w:ascii="Times New Roman" w:hAnsi="Times New Roman" w:cs="Times New Roman"/>
          <w:sz w:val="24"/>
          <w:szCs w:val="24"/>
        </w:rPr>
        <w:t xml:space="preserve"> by LC–MS/MS. The process in the chamber ensured that the measured oxidation products were actual atmospheric processes and not theoretical chemistry o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tN8ZGV","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1039CD9D" w14:textId="77777777" w:rsidR="009F3870" w:rsidRDefault="009F3870" w:rsidP="009F3870">
      <w:pPr>
        <w:spacing w:after="0"/>
        <w:jc w:val="both"/>
        <w:rPr>
          <w:rFonts w:ascii="Times New Roman" w:hAnsi="Times New Roman" w:cs="Times New Roman"/>
          <w:sz w:val="24"/>
          <w:szCs w:val="24"/>
        </w:rPr>
      </w:pPr>
    </w:p>
    <w:p w14:paraId="1491AA5F"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noProof/>
        </w:rPr>
        <w:drawing>
          <wp:inline distT="0" distB="0" distL="0" distR="0" wp14:anchorId="137BCC0D" wp14:editId="0F4FCA25">
            <wp:extent cx="4762500" cy="1000125"/>
            <wp:effectExtent l="0" t="0" r="0" b="9525"/>
            <wp:docPr id="155956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2500" cy="1000125"/>
                    </a:xfrm>
                    <a:prstGeom prst="rect">
                      <a:avLst/>
                    </a:prstGeom>
                    <a:noFill/>
                  </pic:spPr>
                </pic:pic>
              </a:graphicData>
            </a:graphic>
          </wp:inline>
        </w:drawing>
      </w:r>
    </w:p>
    <w:p w14:paraId="3341CA0A"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b/>
          <w:bCs/>
        </w:rPr>
        <w:t>Figure 3.1.</w:t>
      </w:r>
      <w:r w:rsidRPr="006D04A7">
        <w:rPr>
          <w:rFonts w:ascii="Times New Roman" w:hAnsi="Times New Roman" w:cs="Times New Roman"/>
        </w:rPr>
        <w:t xml:space="preserve"> Limonene structure (C₁₀H₁₆) with its two reactive double bonds being responsible for its rapid oxidation and strong SOA 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UGuEUJE","properties":{"formattedCitation":"(Morehouse et al., 2017)","plainCitation":"(Morehouse et al., 2017)","noteIndex":0},"citationItems":[{"id":897,"uris":["http://zotero.org/users/local/PQz9MTWE/items/K5WXFKIQ"],"itemData":{"id":897,"type":"article-journal","abstract":"Terpenes make up the largest and most diverse class of natural compounds and have important commercial and medical applications. Limonene is a cyclic monoterpene (C10) present in nature as two enantiomers, (+) and (−), which are produced by different enzymes. The mechanism of production of the (−)-enantiomer has been studied in great detail, but to understand how enantiomeric selectivity is achieved in this class of enzymes, it is important to develop a thorough biochemical description of enzymes that generate (+)-limonene, as well. Here we report the first cloning and biochemical characterization of a (+)-limonene synthase from navel orange (Citrus sinensis). The enzyme obeys classical Michaelis–Menten kinetics and produces exclusively the (+)-enantiomer. We have determined the crystal structure of the apoprotein in an “open” conformation at 2.3 Å resolution. Comparison with the structure of (−)-limonene synthase (Mentha spicata), which is representative of a fully closed conformation (Protein Data Bank entry 2ONG), reveals that the short H-α1 helix moves nearly 5 Å inward upon substrate binding, and a conserved Tyr flips to point its hydroxyl group into the active site.","container-title":"Biochemistry","DOI":"10.1021/acs.biochem.7b00143","ISSN":"0006-2960","issue":"12","journalAbbreviation":"Biochemistry","note":"publisher: American Chemical Society","page":"1706-1715","source":"ACS Publications","title":"Functional and Structural Characterization of a (+)-Limonene Synthase from Citrus sinensis","volume":"56","author":[{"family":"Morehouse","given":"Benjamin R."},{"family":"Kumar","given":"Ramasamy P."},{"family":"Matos","given":"Jason O."},{"family":"Olsen","given":"Sarah Naomi"},{"family":"Entova","given":"Sonya"},{"family":"Oprian","given":"Daniel D."}],"issued":{"date-parts":[["2017",3,28]]}}}],"schema":"https://github.com/citation-style-language/schema/raw/master/csl-citation.json"} </w:instrText>
      </w:r>
      <w:r>
        <w:rPr>
          <w:rFonts w:ascii="Times New Roman" w:hAnsi="Times New Roman" w:cs="Times New Roman"/>
        </w:rPr>
        <w:fldChar w:fldCharType="separate"/>
      </w:r>
      <w:r w:rsidRPr="00A109B9">
        <w:rPr>
          <w:rFonts w:ascii="Times New Roman" w:hAnsi="Times New Roman" w:cs="Times New Roman"/>
        </w:rPr>
        <w:t>(Morehouse et al., 2017)</w:t>
      </w:r>
      <w:r>
        <w:rPr>
          <w:rFonts w:ascii="Times New Roman" w:hAnsi="Times New Roman" w:cs="Times New Roman"/>
        </w:rPr>
        <w:fldChar w:fldCharType="end"/>
      </w:r>
      <w:r w:rsidRPr="006D04A7">
        <w:rPr>
          <w:rFonts w:ascii="Times New Roman" w:hAnsi="Times New Roman" w:cs="Times New Roman"/>
        </w:rPr>
        <w:t>.</w:t>
      </w:r>
    </w:p>
    <w:p w14:paraId="7DF0BF11" w14:textId="77777777" w:rsidR="009F3870" w:rsidRPr="006D04A7" w:rsidRDefault="009F3870" w:rsidP="009F3870">
      <w:pPr>
        <w:spacing w:after="0"/>
        <w:jc w:val="both"/>
        <w:rPr>
          <w:rFonts w:ascii="Times New Roman" w:hAnsi="Times New Roman" w:cs="Times New Roman"/>
          <w:sz w:val="24"/>
          <w:szCs w:val="24"/>
        </w:rPr>
      </w:pPr>
    </w:p>
    <w:p w14:paraId="17DEDC6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2 Formula Attribution and Fingerprint Inference</w:t>
      </w:r>
    </w:p>
    <w:p w14:paraId="5BBAEEC7" w14:textId="77777777" w:rsidR="009F3870" w:rsidRPr="006D04A7" w:rsidRDefault="009F3870" w:rsidP="009F3870">
      <w:pPr>
        <w:spacing w:after="0"/>
        <w:jc w:val="both"/>
        <w:rPr>
          <w:rFonts w:ascii="Times New Roman" w:hAnsi="Times New Roman" w:cs="Times New Roman"/>
          <w:sz w:val="24"/>
          <w:szCs w:val="24"/>
        </w:rPr>
      </w:pPr>
    </w:p>
    <w:p w14:paraId="2D673670"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LC–MS/MS spectra were processed using SIRIUS v5.6, which determines molecular formulas from exact mass and isotope pattern, and substructural fingerprints were predicted through </w:t>
      </w:r>
      <w:proofErr w:type="spellStart"/>
      <w:r w:rsidRPr="006D04A7">
        <w:rPr>
          <w:rFonts w:ascii="Times New Roman" w:hAnsi="Times New Roman" w:cs="Times New Roman"/>
          <w:sz w:val="24"/>
          <w:szCs w:val="24"/>
        </w:rPr>
        <w:t>CSI:FingerI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IG6ft","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Böcker and Dührkop, 2016; Dührkop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506 oxidation products were noted out of which 500 were annotated at high confidence level with formulas.</w:t>
      </w:r>
    </w:p>
    <w:p w14:paraId="6BA040F9" w14:textId="77777777" w:rsidR="009F3870" w:rsidRPr="006D04A7" w:rsidRDefault="009F3870" w:rsidP="009F3870">
      <w:pPr>
        <w:spacing w:after="0"/>
        <w:jc w:val="both"/>
        <w:rPr>
          <w:rFonts w:ascii="Times New Roman" w:hAnsi="Times New Roman" w:cs="Times New Roman"/>
          <w:sz w:val="24"/>
          <w:szCs w:val="24"/>
        </w:rPr>
      </w:pPr>
    </w:p>
    <w:p w14:paraId="7DE98BEF"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compounds had monomers (single-molecule units, typically C₉–C₁₀), dimers (two joined units, for instance, C₁₈–C₂₀), and higher size oligomers (lots of joined units). Because of isomerism (different arrangements of atoms that share the same formula), some formulas such as C₁₀H₁₆O₄ appeared multiple times at different retention times, which were structural isomers.</w:t>
      </w:r>
    </w:p>
    <w:p w14:paraId="03AA5D38" w14:textId="77777777" w:rsidR="009F3870" w:rsidRPr="006D04A7" w:rsidRDefault="009F3870" w:rsidP="009F3870">
      <w:pPr>
        <w:spacing w:after="0"/>
        <w:jc w:val="both"/>
        <w:rPr>
          <w:rFonts w:ascii="Times New Roman" w:hAnsi="Times New Roman" w:cs="Times New Roman"/>
          <w:sz w:val="24"/>
          <w:szCs w:val="24"/>
        </w:rPr>
      </w:pPr>
    </w:p>
    <w:p w14:paraId="39C6D787"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is was performed to transform raw spectral data to machine learning model-needed fingerprint features.</w:t>
      </w:r>
    </w:p>
    <w:p w14:paraId="1C473A00" w14:textId="77777777" w:rsidR="009F3870" w:rsidRPr="006D04A7" w:rsidRDefault="009F3870" w:rsidP="009F3870">
      <w:pPr>
        <w:spacing w:after="0"/>
        <w:jc w:val="both"/>
        <w:rPr>
          <w:rFonts w:ascii="Times New Roman" w:hAnsi="Times New Roman" w:cs="Times New Roman"/>
          <w:sz w:val="24"/>
          <w:szCs w:val="24"/>
        </w:rPr>
      </w:pPr>
    </w:p>
    <w:p w14:paraId="7388D150"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3 Model Predictions</w:t>
      </w:r>
    </w:p>
    <w:p w14:paraId="62D2D68F" w14:textId="77777777" w:rsidR="009F3870" w:rsidRPr="006D04A7" w:rsidRDefault="009F3870" w:rsidP="009F3870">
      <w:pPr>
        <w:spacing w:after="0"/>
        <w:jc w:val="both"/>
        <w:rPr>
          <w:rFonts w:ascii="Times New Roman" w:hAnsi="Times New Roman" w:cs="Times New Roman"/>
          <w:sz w:val="24"/>
          <w:szCs w:val="24"/>
        </w:rPr>
      </w:pPr>
    </w:p>
    <w:p w14:paraId="4D7E0663" w14:textId="6DD6661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 </w:t>
      </w:r>
      <w:proofErr w:type="spellStart"/>
      <w:r w:rsidRPr="006D04A7">
        <w:rPr>
          <w:rFonts w:ascii="Times New Roman" w:hAnsi="Times New Roman" w:cs="Times New Roman"/>
          <w:sz w:val="24"/>
          <w:szCs w:val="24"/>
        </w:rPr>
        <w:t>XGBoost</w:t>
      </w:r>
      <w:proofErr w:type="spellEnd"/>
      <w:r w:rsidRPr="006D04A7">
        <w:rPr>
          <w:rFonts w:ascii="Times New Roman" w:hAnsi="Times New Roman" w:cs="Times New Roman"/>
          <w:sz w:val="24"/>
          <w:szCs w:val="24"/>
        </w:rPr>
        <w:t xml:space="preserve"> classifier was then trained using the 500 </w:t>
      </w:r>
      <w:r w:rsidR="00E2495A" w:rsidRPr="006D04A7">
        <w:rPr>
          <w:rFonts w:ascii="Times New Roman" w:hAnsi="Times New Roman" w:cs="Times New Roman"/>
          <w:sz w:val="24"/>
          <w:szCs w:val="24"/>
        </w:rPr>
        <w:t>labelled</w:t>
      </w:r>
      <w:r w:rsidRPr="006D04A7">
        <w:rPr>
          <w:rFonts w:ascii="Times New Roman" w:hAnsi="Times New Roman" w:cs="Times New Roman"/>
          <w:sz w:val="24"/>
          <w:szCs w:val="24"/>
        </w:rPr>
        <w:t xml:space="preserve"> oxidation products. The probability of each compound to be Active in activating the p53 cancer pathway was predicted and converted into Active or Inactive calls utilizing the ROC-optimal threshold (0.4805). The number of compounds predicted Active and Inactive respectively from the 500 compounds were 107 (21.4%) Active and 393 (78.6%) Inactive. That is, roughly one in five compounds derived from limonene exhibited carcinogenic activity, a proportion comparable to that discovered in high-quality toxicology collections like </w:t>
      </w:r>
      <w:proofErr w:type="spellStart"/>
      <w:r w:rsidRPr="006D04A7">
        <w:rPr>
          <w:rFonts w:ascii="Times New Roman" w:hAnsi="Times New Roman" w:cs="Times New Roman"/>
          <w:sz w:val="24"/>
          <w:szCs w:val="24"/>
        </w:rPr>
        <w:t>ToxCast</w:t>
      </w:r>
      <w:proofErr w:type="spellEnd"/>
      <w:r w:rsidRPr="006D04A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S7McOx","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Judson et al., 2010)</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76C7E704" w14:textId="77777777" w:rsidR="009F3870" w:rsidRPr="006D04A7" w:rsidRDefault="009F3870" w:rsidP="009F3870">
      <w:pPr>
        <w:spacing w:after="0"/>
        <w:jc w:val="both"/>
        <w:rPr>
          <w:rFonts w:ascii="Times New Roman" w:hAnsi="Times New Roman" w:cs="Times New Roman"/>
          <w:sz w:val="24"/>
          <w:szCs w:val="24"/>
        </w:rPr>
      </w:pPr>
    </w:p>
    <w:p w14:paraId="6DF68999" w14:textId="078B1C23"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re were evident structural patterns. Fewer than 10% of C₁₀ or smaller monomers were predicted Active, while about a quarter of the dimers and over 30% of the oligomers were designated as Active. This is evidence that larger oxygen-</w:t>
      </w:r>
      <w:r w:rsidR="00E2495A" w:rsidRPr="006D04A7">
        <w:rPr>
          <w:rFonts w:ascii="Times New Roman" w:hAnsi="Times New Roman" w:cs="Times New Roman"/>
          <w:sz w:val="24"/>
          <w:szCs w:val="24"/>
        </w:rPr>
        <w:t>contained</w:t>
      </w:r>
      <w:r w:rsidRPr="006D04A7">
        <w:rPr>
          <w:rFonts w:ascii="Times New Roman" w:hAnsi="Times New Roman" w:cs="Times New Roman"/>
          <w:sz w:val="24"/>
          <w:szCs w:val="24"/>
        </w:rPr>
        <w:t xml:space="preserve"> molecules have a greater predicted biological reactivity, which corresponds with toxicological theory that multifunctional, oxidised organics will bind to DNA and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3ETo4a","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Schwöbel et al., 2011)</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2609AA3F" w14:textId="77777777" w:rsidR="009F3870" w:rsidRPr="006D04A7" w:rsidRDefault="009F3870" w:rsidP="009F3870">
      <w:pPr>
        <w:spacing w:after="0"/>
        <w:jc w:val="both"/>
        <w:rPr>
          <w:rFonts w:ascii="Times New Roman" w:hAnsi="Times New Roman" w:cs="Times New Roman"/>
          <w:sz w:val="24"/>
          <w:szCs w:val="24"/>
        </w:rPr>
      </w:pPr>
    </w:p>
    <w:p w14:paraId="5BD4E982"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4 Literature Validation</w:t>
      </w:r>
    </w:p>
    <w:p w14:paraId="120F0A07" w14:textId="77777777" w:rsidR="009F3870" w:rsidRPr="006D04A7" w:rsidRDefault="009F3870" w:rsidP="009F3870">
      <w:pPr>
        <w:spacing w:after="0"/>
        <w:jc w:val="both"/>
        <w:rPr>
          <w:rFonts w:ascii="Times New Roman" w:hAnsi="Times New Roman" w:cs="Times New Roman"/>
          <w:sz w:val="24"/>
          <w:szCs w:val="24"/>
        </w:rPr>
      </w:pPr>
    </w:p>
    <w:p w14:paraId="6600744D"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For consistency, the following annotated formulas were validated against earlier chambe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0UK0IEi","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 Frequently occurring small molecules such as C₁₀H₁₆O₄ and C₉H₁₄O₄ were correctly predicted Inactive, while less frequent, oxygen-rich compounds such as C₁₈H₂₈O₆ and C₁₉H₂₈O₇ were determined to be predicted Active. Figure 3.2 illustrates this dichotomy, with on the left the frequency with which reported formulas are seen in the literature and on the right the predicted carcinogenicity outcome. The lesson is that frequency of detection does not equate to toxicological importance: occasional oligomers may pose higher predicted carcinogenicity risk than frequent small molecules.</w:t>
      </w:r>
    </w:p>
    <w:p w14:paraId="3A7A8BEF" w14:textId="77777777" w:rsidR="009F3870" w:rsidRDefault="009F3870" w:rsidP="009F3870">
      <w:pPr>
        <w:spacing w:after="0"/>
        <w:jc w:val="both"/>
        <w:rPr>
          <w:rFonts w:ascii="Times New Roman" w:hAnsi="Times New Roman" w:cs="Times New Roman"/>
          <w:sz w:val="24"/>
          <w:szCs w:val="24"/>
        </w:rPr>
      </w:pPr>
    </w:p>
    <w:p w14:paraId="0A572120"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noProof/>
          <w:sz w:val="18"/>
          <w:szCs w:val="18"/>
        </w:rPr>
        <w:lastRenderedPageBreak/>
        <w:drawing>
          <wp:inline distT="0" distB="0" distL="0" distR="0" wp14:anchorId="030AA27F" wp14:editId="4A088654">
            <wp:extent cx="5731510" cy="3183890"/>
            <wp:effectExtent l="0" t="0" r="2540" b="0"/>
            <wp:docPr id="601352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4B9E7F2C"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b/>
          <w:bCs/>
          <w:sz w:val="20"/>
          <w:szCs w:val="20"/>
        </w:rPr>
        <w:t>Figure 3.2.</w:t>
      </w:r>
      <w:r w:rsidRPr="004D5C77">
        <w:rPr>
          <w:rFonts w:ascii="Times New Roman" w:hAnsi="Times New Roman" w:cs="Times New Roman"/>
          <w:sz w:val="20"/>
          <w:szCs w:val="20"/>
        </w:rPr>
        <w:t xml:space="preserve"> Detection frequency of literature-reported limonene SOA formulas in SIRIUS-processed LC–MS/MS data alongside their predicted carcinogenicity (Active or Inactive) based on SIRIUS-derived molecular fingerprints using the trained </w:t>
      </w:r>
      <w:proofErr w:type="spellStart"/>
      <w:r w:rsidRPr="004D5C77">
        <w:rPr>
          <w:rFonts w:ascii="Times New Roman" w:hAnsi="Times New Roman" w:cs="Times New Roman"/>
          <w:sz w:val="20"/>
          <w:szCs w:val="20"/>
        </w:rPr>
        <w:t>XGBoost</w:t>
      </w:r>
      <w:proofErr w:type="spellEnd"/>
      <w:r w:rsidRPr="004D5C77">
        <w:rPr>
          <w:rFonts w:ascii="Times New Roman" w:hAnsi="Times New Roman" w:cs="Times New Roman"/>
          <w:sz w:val="20"/>
          <w:szCs w:val="20"/>
        </w:rPr>
        <w:t xml:space="preserve"> classifier.</w:t>
      </w:r>
    </w:p>
    <w:p w14:paraId="1A819DD1" w14:textId="77777777" w:rsidR="009F3870" w:rsidRPr="006D04A7" w:rsidRDefault="009F3870" w:rsidP="009F3870">
      <w:pPr>
        <w:spacing w:after="0"/>
        <w:jc w:val="both"/>
        <w:rPr>
          <w:rFonts w:ascii="Times New Roman" w:hAnsi="Times New Roman" w:cs="Times New Roman"/>
          <w:sz w:val="24"/>
          <w:szCs w:val="24"/>
        </w:rPr>
      </w:pPr>
    </w:p>
    <w:p w14:paraId="799024C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5 Significance and Limitations</w:t>
      </w:r>
    </w:p>
    <w:p w14:paraId="49840829" w14:textId="77777777" w:rsidR="004D5C77" w:rsidRDefault="004D5C77" w:rsidP="009F3870">
      <w:pPr>
        <w:spacing w:after="0"/>
        <w:jc w:val="both"/>
        <w:rPr>
          <w:rFonts w:ascii="Times New Roman" w:hAnsi="Times New Roman" w:cs="Times New Roman"/>
          <w:sz w:val="24"/>
          <w:szCs w:val="24"/>
        </w:rPr>
      </w:pPr>
    </w:p>
    <w:p w14:paraId="30A89421" w14:textId="1A30499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Unlike Section 2.5, which focused on external validation with curated spectral libraries, this section demonstrates deployment on real, </w:t>
      </w:r>
      <w:proofErr w:type="spellStart"/>
      <w:r w:rsidRPr="006D04A7">
        <w:rPr>
          <w:rFonts w:ascii="Times New Roman" w:hAnsi="Times New Roman" w:cs="Times New Roman"/>
          <w:sz w:val="24"/>
          <w:szCs w:val="24"/>
        </w:rPr>
        <w:t>uncurated</w:t>
      </w:r>
      <w:proofErr w:type="spellEnd"/>
      <w:r w:rsidRPr="006D04A7">
        <w:rPr>
          <w:rFonts w:ascii="Times New Roman" w:hAnsi="Times New Roman" w:cs="Times New Roman"/>
          <w:sz w:val="24"/>
          <w:szCs w:val="24"/>
        </w:rPr>
        <w:t xml:space="preserve"> mixtures where uncertainty and domain shift are much greater. While absolute validation is not possible without bioassays, the model successfully prioritised oxygenated oligomers as high-risk candidates, narrowing down hundreds of detected products into a manageable subset for experimental follow-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3NhvMk","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Lazic and Williams, 2021; Sobus et al., 2018)</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E47881C" w14:textId="77777777" w:rsidR="009F3870" w:rsidRPr="006D04A7" w:rsidRDefault="009F3870" w:rsidP="009F3870">
      <w:pPr>
        <w:spacing w:after="0"/>
        <w:jc w:val="both"/>
        <w:rPr>
          <w:rFonts w:ascii="Times New Roman" w:hAnsi="Times New Roman" w:cs="Times New Roman"/>
          <w:sz w:val="24"/>
          <w:szCs w:val="24"/>
        </w:rPr>
      </w:pPr>
    </w:p>
    <w:p w14:paraId="293D7702" w14:textId="7F0E06B9" w:rsidR="009F3870"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se findings present a proof-of-concept for applying computational toxicology to atmospheric blends. Through chamber exposures integration, LC–MS/MS quantitation, and predictive </w:t>
      </w:r>
      <w:r w:rsidR="006E5E54" w:rsidRPr="006D04A7">
        <w:rPr>
          <w:rFonts w:ascii="Times New Roman" w:hAnsi="Times New Roman" w:cs="Times New Roman"/>
          <w:sz w:val="24"/>
          <w:szCs w:val="24"/>
        </w:rPr>
        <w:t>modelling</w:t>
      </w:r>
      <w:r w:rsidRPr="006D04A7">
        <w:rPr>
          <w:rFonts w:ascii="Times New Roman" w:hAnsi="Times New Roman" w:cs="Times New Roman"/>
          <w:sz w:val="24"/>
          <w:szCs w:val="24"/>
        </w:rPr>
        <w:t>, this technique enables the identification of potentially carcinogenic aerosol sources. This technique can be applied to other monoterpenes, such as α-pinene and β-pinene, which would broaden the application to indoor as well as outdoor air quality.</w:t>
      </w:r>
    </w:p>
    <w:p w14:paraId="360B6397" w14:textId="77777777" w:rsidR="009F3870" w:rsidRDefault="009F3870" w:rsidP="009F3870">
      <w:pPr>
        <w:spacing w:after="0"/>
        <w:rPr>
          <w:rFonts w:ascii="Times New Roman" w:hAnsi="Times New Roman" w:cs="Times New Roman"/>
          <w:sz w:val="24"/>
          <w:szCs w:val="24"/>
        </w:rPr>
      </w:pPr>
    </w:p>
    <w:p w14:paraId="6DF865DA" w14:textId="77777777" w:rsidR="009F3870" w:rsidRPr="00E4401F" w:rsidRDefault="009F3870" w:rsidP="009F3870">
      <w:pPr>
        <w:spacing w:after="0"/>
        <w:rPr>
          <w:rFonts w:ascii="Times New Roman" w:hAnsi="Times New Roman" w:cs="Times New Roman"/>
          <w:b/>
          <w:bCs/>
          <w:sz w:val="28"/>
          <w:szCs w:val="28"/>
        </w:rPr>
      </w:pPr>
      <w:r w:rsidRPr="00E4401F">
        <w:rPr>
          <w:rFonts w:ascii="Times New Roman" w:hAnsi="Times New Roman" w:cs="Times New Roman"/>
          <w:b/>
          <w:bCs/>
          <w:sz w:val="28"/>
          <w:szCs w:val="28"/>
        </w:rPr>
        <w:t>4. Discussion</w:t>
      </w:r>
    </w:p>
    <w:p w14:paraId="6D685FC4" w14:textId="77777777" w:rsidR="009F3870" w:rsidRPr="00E4401F" w:rsidRDefault="009F3870" w:rsidP="009F3870">
      <w:pPr>
        <w:spacing w:after="0"/>
        <w:rPr>
          <w:rFonts w:ascii="Times New Roman" w:hAnsi="Times New Roman" w:cs="Times New Roman"/>
          <w:b/>
          <w:bCs/>
          <w:sz w:val="28"/>
          <w:szCs w:val="28"/>
        </w:rPr>
      </w:pPr>
    </w:p>
    <w:p w14:paraId="582EE0E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We examined if machine learning could yield a mechanistically informed, reliable framework to predict the carcinogenic potential of ambient organic chemicals. Results indicate an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classifier trained using p53 assay data had high performance on curated datasets and generalized well to spectral fingerprints and secondary organic aerosol mixtures. This is among the first demonstrations of the direct application of predictive toxicology to atmospheric chemistry, connecting chemical characterisation with health-relevant risk assessment.</w:t>
      </w:r>
    </w:p>
    <w:p w14:paraId="1977041E" w14:textId="77777777" w:rsidR="009F3870" w:rsidRPr="00E4401F" w:rsidRDefault="009F3870" w:rsidP="009F3870">
      <w:pPr>
        <w:spacing w:after="0"/>
        <w:jc w:val="both"/>
        <w:rPr>
          <w:rFonts w:ascii="Times New Roman" w:hAnsi="Times New Roman" w:cs="Times New Roman"/>
          <w:sz w:val="24"/>
          <w:szCs w:val="24"/>
        </w:rPr>
      </w:pPr>
    </w:p>
    <w:p w14:paraId="05E5B297"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Performance on curated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 highlighted the utility of cheminformatics features. Structural fingerprints combined with monoisotopic mass recorded p53 activation patterns with </w:t>
      </w:r>
      <w:r w:rsidRPr="00E4401F">
        <w:rPr>
          <w:rFonts w:ascii="Times New Roman" w:hAnsi="Times New Roman" w:cs="Times New Roman"/>
          <w:sz w:val="24"/>
          <w:szCs w:val="24"/>
        </w:rPr>
        <w:lastRenderedPageBreak/>
        <w:t xml:space="preserve">balanced accuracies &gt;90% at ROC-optimised thresholds. Extended to MS/MS-derived fingerprints, accuracy fell to ~72%. This reduction is indicative of the lower information content of spectra compared to intact structures but remains comparable to other external validation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97GSD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Dührkop et al., 2019; Peets et al., 2022)</w:t>
      </w:r>
      <w:r>
        <w:rPr>
          <w:rFonts w:ascii="Times New Roman" w:hAnsi="Times New Roman" w:cs="Times New Roman"/>
          <w:sz w:val="24"/>
          <w:szCs w:val="24"/>
        </w:rPr>
        <w:fldChar w:fldCharType="end"/>
      </w:r>
      <w:r w:rsidRPr="00E4401F">
        <w:rPr>
          <w:rFonts w:ascii="Times New Roman" w:hAnsi="Times New Roman" w:cs="Times New Roman"/>
          <w:sz w:val="24"/>
          <w:szCs w:val="24"/>
        </w:rPr>
        <w:t>. Rather than indicating model weakness, this performance demonstrates robustness to domain shift, where training and test data differ in feature representation.</w:t>
      </w:r>
    </w:p>
    <w:p w14:paraId="58010D77" w14:textId="77777777" w:rsidR="009F3870" w:rsidRPr="00E4401F" w:rsidRDefault="009F3870" w:rsidP="009F3870">
      <w:pPr>
        <w:spacing w:after="0"/>
        <w:jc w:val="both"/>
        <w:rPr>
          <w:rFonts w:ascii="Times New Roman" w:hAnsi="Times New Roman" w:cs="Times New Roman"/>
          <w:sz w:val="24"/>
          <w:szCs w:val="24"/>
        </w:rPr>
      </w:pPr>
    </w:p>
    <w:p w14:paraId="3B6E7A6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ployment to limonene SOA provided distinct structural trends. Fewer than 10% of small monomers (C₁₀ or fewer carbons) were predicted Active, compared to ~25% of dimers and more than 30% of oligomers. Larger oxygen-rich multifunctional organics were therefore more likely to be predicted Active, in agreement with mechanistic expectation and previous toxicological evid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af4bd7","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Schwöbel et al., 2011)</w:t>
      </w:r>
      <w:r>
        <w:rPr>
          <w:rFonts w:ascii="Times New Roman" w:hAnsi="Times New Roman" w:cs="Times New Roman"/>
          <w:sz w:val="24"/>
          <w:szCs w:val="24"/>
        </w:rPr>
        <w:fldChar w:fldCharType="end"/>
      </w:r>
      <w:r w:rsidRPr="00E4401F">
        <w:rPr>
          <w:rFonts w:ascii="Times New Roman" w:hAnsi="Times New Roman" w:cs="Times New Roman"/>
          <w:sz w:val="24"/>
          <w:szCs w:val="24"/>
        </w:rPr>
        <w:t>. That such trends emerged from a model trained solely on toxicology data testifies to its explanatory power for atmospheric mixtures.</w:t>
      </w:r>
    </w:p>
    <w:p w14:paraId="185B8C87" w14:textId="77777777" w:rsidR="009F3870" w:rsidRPr="00E4401F" w:rsidRDefault="009F3870" w:rsidP="009F3870">
      <w:pPr>
        <w:spacing w:after="0"/>
        <w:jc w:val="both"/>
        <w:rPr>
          <w:rFonts w:ascii="Times New Roman" w:hAnsi="Times New Roman" w:cs="Times New Roman"/>
          <w:sz w:val="24"/>
          <w:szCs w:val="24"/>
        </w:rPr>
      </w:pPr>
    </w:p>
    <w:p w14:paraId="0B2AE439"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Several caveats must be mentioned. The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set is imbalanced with relatively few active compounds, which even with weighting schemes can produce biased results. Only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was examined in depth; while extremely well-suited to high-dimensional data, comparison with Random Forests, Support Vector Machines, or graph neural networks would provide more scope for generalis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uI8vFV","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Limbu and Dakshanamurthy, 2022; Mayr et al., 2016)</w:t>
      </w:r>
      <w:r>
        <w:rPr>
          <w:rFonts w:ascii="Times New Roman" w:hAnsi="Times New Roman" w:cs="Times New Roman"/>
          <w:sz w:val="24"/>
          <w:szCs w:val="24"/>
        </w:rPr>
        <w:fldChar w:fldCharType="end"/>
      </w:r>
      <w:r w:rsidRPr="00E4401F">
        <w:rPr>
          <w:rFonts w:ascii="Times New Roman" w:hAnsi="Times New Roman" w:cs="Times New Roman"/>
          <w:sz w:val="24"/>
          <w:szCs w:val="24"/>
        </w:rPr>
        <w:t xml:space="preserve">. External validation was restricted to </w:t>
      </w:r>
      <w:proofErr w:type="spellStart"/>
      <w:r w:rsidRPr="00E4401F">
        <w:rPr>
          <w:rFonts w:ascii="Times New Roman" w:hAnsi="Times New Roman" w:cs="Times New Roman"/>
          <w:sz w:val="24"/>
          <w:szCs w:val="24"/>
        </w:rPr>
        <w:t>MassBank</w:t>
      </w:r>
      <w:proofErr w:type="spellEnd"/>
      <w:r w:rsidRPr="00E4401F">
        <w:rPr>
          <w:rFonts w:ascii="Times New Roman" w:hAnsi="Times New Roman" w:cs="Times New Roman"/>
          <w:sz w:val="24"/>
          <w:szCs w:val="24"/>
        </w:rPr>
        <w:t xml:space="preserve"> data, which covers only a fraction of atmospheric chemical space. Also, fingerprint inference from spectra is ambiguous, particularly for mass-resolution-indistinguishable isomers.</w:t>
      </w:r>
    </w:p>
    <w:p w14:paraId="078215A2" w14:textId="77777777" w:rsidR="009F3870" w:rsidRPr="00E4401F" w:rsidRDefault="009F3870" w:rsidP="009F3870">
      <w:pPr>
        <w:spacing w:after="0"/>
        <w:jc w:val="both"/>
        <w:rPr>
          <w:rFonts w:ascii="Times New Roman" w:hAnsi="Times New Roman" w:cs="Times New Roman"/>
          <w:sz w:val="24"/>
          <w:szCs w:val="24"/>
        </w:rPr>
      </w:pPr>
    </w:p>
    <w:p w14:paraId="2484A0C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spite these constraints, the model is demonstrated to be of practical use as a prioritisation tool. With less than 5% of air chemicals currently profiled toxicologic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Qi2cO9","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Thomas et al., 2019)</w:t>
      </w:r>
      <w:r>
        <w:rPr>
          <w:rFonts w:ascii="Times New Roman" w:hAnsi="Times New Roman" w:cs="Times New Roman"/>
          <w:sz w:val="24"/>
          <w:szCs w:val="24"/>
        </w:rPr>
        <w:fldChar w:fldCharType="end"/>
      </w:r>
      <w:r w:rsidRPr="00E4401F">
        <w:rPr>
          <w:rFonts w:ascii="Times New Roman" w:hAnsi="Times New Roman" w:cs="Times New Roman"/>
          <w:sz w:val="24"/>
          <w:szCs w:val="24"/>
        </w:rPr>
        <w:t>, the capacity to rank compounds in silico is valuable. The approach reduces the need for animal testing, is aligned with New Approach Method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WAtJBZ","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OECD, 2016)</w:t>
      </w:r>
      <w:r>
        <w:rPr>
          <w:rFonts w:ascii="Times New Roman" w:hAnsi="Times New Roman" w:cs="Times New Roman"/>
          <w:sz w:val="24"/>
          <w:szCs w:val="24"/>
        </w:rPr>
        <w:fldChar w:fldCharType="end"/>
      </w:r>
      <w:r w:rsidRPr="00E4401F">
        <w:rPr>
          <w:rFonts w:ascii="Times New Roman" w:hAnsi="Times New Roman" w:cs="Times New Roman"/>
          <w:sz w:val="24"/>
          <w:szCs w:val="24"/>
        </w:rPr>
        <w:t>, and provides a scalable solution for the identification of high-risk candidates for targeted laboratory testing.</w:t>
      </w:r>
    </w:p>
    <w:p w14:paraId="0F198DC0" w14:textId="77777777" w:rsidR="009F3870" w:rsidRPr="00E4401F" w:rsidRDefault="009F3870" w:rsidP="009F3870">
      <w:pPr>
        <w:spacing w:after="0"/>
        <w:jc w:val="both"/>
        <w:rPr>
          <w:rFonts w:ascii="Times New Roman" w:hAnsi="Times New Roman" w:cs="Times New Roman"/>
          <w:sz w:val="24"/>
          <w:szCs w:val="24"/>
        </w:rPr>
      </w:pPr>
    </w:p>
    <w:p w14:paraId="625FB7D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Future studies need to expand both chemical and methodological scope. Adding more mechanistic assays than p53 would follow multiple carcinogenic pathways. Expanding the workflow to other SOA precursors, such as α-pinene and β-pinene, and to atmospheric ambient air samples would enhance robustness. Adding tools for interpretability like SHAP would further connect predictions back to structural motifs, increasing linkage to mechanistic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hzk95Y","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D311C3">
        <w:rPr>
          <w:rFonts w:ascii="Times New Roman" w:hAnsi="Times New Roman" w:cs="Times New Roman"/>
          <w:sz w:val="24"/>
        </w:rPr>
        <w:t>(Lundberg and Lee, 2017; Walter, 2022)</w:t>
      </w:r>
      <w:r>
        <w:rPr>
          <w:rFonts w:ascii="Times New Roman" w:hAnsi="Times New Roman" w:cs="Times New Roman"/>
          <w:sz w:val="24"/>
          <w:szCs w:val="24"/>
        </w:rPr>
        <w:fldChar w:fldCharType="end"/>
      </w:r>
      <w:r w:rsidRPr="00E4401F">
        <w:rPr>
          <w:rFonts w:ascii="Times New Roman" w:hAnsi="Times New Roman" w:cs="Times New Roman"/>
          <w:sz w:val="24"/>
          <w:szCs w:val="24"/>
        </w:rPr>
        <w:t>.</w:t>
      </w:r>
    </w:p>
    <w:p w14:paraId="0D1CC30C" w14:textId="77777777" w:rsidR="009F3870" w:rsidRPr="00E4401F" w:rsidRDefault="009F3870" w:rsidP="009F3870">
      <w:pPr>
        <w:spacing w:after="0"/>
        <w:jc w:val="both"/>
        <w:rPr>
          <w:rFonts w:ascii="Times New Roman" w:hAnsi="Times New Roman" w:cs="Times New Roman"/>
          <w:sz w:val="24"/>
          <w:szCs w:val="24"/>
        </w:rPr>
      </w:pPr>
    </w:p>
    <w:p w14:paraId="1A7285F1" w14:textId="7A963A95" w:rsidR="009F3870" w:rsidRPr="004D5C77" w:rsidRDefault="009F3870" w:rsidP="004D5C77">
      <w:pPr>
        <w:spacing w:after="0"/>
        <w:jc w:val="both"/>
        <w:rPr>
          <w:rFonts w:ascii="Times New Roman" w:hAnsi="Times New Roman" w:cs="Times New Roman"/>
        </w:rPr>
      </w:pPr>
      <w:r w:rsidRPr="00E4401F">
        <w:rPr>
          <w:rFonts w:ascii="Times New Roman" w:hAnsi="Times New Roman" w:cs="Times New Roman"/>
          <w:sz w:val="24"/>
          <w:szCs w:val="24"/>
        </w:rPr>
        <w:t>As a conclusion, this study illustrates that machine learning can advance predictive toxicology from curated datasets to real-world atmospheric mixtures. The innovation is in illustrating the direct applicability of a human-health toxicology model to SOA. More broadly, the workflow provides a scalable, ethical, and mechanistically informed platform for chemical risk assessment in air quality research.</w:t>
      </w:r>
    </w:p>
    <w:p w14:paraId="36893EBA" w14:textId="77777777" w:rsidR="009F3870" w:rsidRDefault="009F3870" w:rsidP="009F3870">
      <w:pPr>
        <w:spacing w:after="0"/>
        <w:rPr>
          <w:rFonts w:ascii="Times New Roman" w:hAnsi="Times New Roman" w:cs="Times New Roman"/>
          <w:b/>
          <w:bCs/>
          <w:sz w:val="28"/>
          <w:szCs w:val="28"/>
        </w:rPr>
      </w:pPr>
    </w:p>
    <w:p w14:paraId="4A3826AF" w14:textId="77777777" w:rsidR="009F3870" w:rsidRPr="00600E36" w:rsidRDefault="009F3870" w:rsidP="009F3870">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730DB7E" w14:textId="77777777" w:rsidR="009F3870" w:rsidRPr="00600E36" w:rsidRDefault="009F3870" w:rsidP="009F3870">
      <w:pPr>
        <w:spacing w:after="0"/>
        <w:rPr>
          <w:rFonts w:ascii="Times New Roman" w:hAnsi="Times New Roman" w:cs="Times New Roman"/>
          <w:sz w:val="24"/>
          <w:szCs w:val="24"/>
        </w:rPr>
      </w:pPr>
    </w:p>
    <w:p w14:paraId="58615B65" w14:textId="77777777"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lastRenderedPageBreak/>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w:t>
      </w:r>
      <w:r>
        <w:rPr>
          <w:rFonts w:ascii="Times New Roman" w:hAnsi="Times New Roman" w:cs="Times New Roman"/>
          <w:sz w:val="24"/>
          <w:szCs w:val="24"/>
        </w:rPr>
        <w:t>d</w:t>
      </w:r>
      <w:r w:rsidRPr="00600E36">
        <w:rPr>
          <w:rFonts w:ascii="Times New Roman" w:hAnsi="Times New Roman" w:cs="Times New Roman"/>
          <w:sz w:val="24"/>
          <w:szCs w:val="24"/>
        </w:rPr>
        <w:t xml:space="preserve"> that the framework is able to provide environmentally relevant information, with more oxygenated and higher molecular weight compounds being consistently predicted as more likely carcinogens. </w:t>
      </w:r>
    </w:p>
    <w:p w14:paraId="29FC1DBD"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480DB2A7" w14:textId="77777777" w:rsidR="009F3870" w:rsidRPr="00600E36" w:rsidRDefault="009F3870" w:rsidP="009F3870">
      <w:pPr>
        <w:spacing w:after="0"/>
        <w:jc w:val="both"/>
        <w:rPr>
          <w:rFonts w:ascii="Times New Roman" w:hAnsi="Times New Roman" w:cs="Times New Roman"/>
          <w:sz w:val="24"/>
          <w:szCs w:val="24"/>
        </w:rPr>
      </w:pPr>
    </w:p>
    <w:p w14:paraId="508B8616"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13A3D688" w14:textId="77777777" w:rsidR="009F3870" w:rsidRPr="00600E36" w:rsidRDefault="009F3870" w:rsidP="009F3870">
      <w:pPr>
        <w:spacing w:after="0"/>
        <w:jc w:val="both"/>
        <w:rPr>
          <w:rFonts w:ascii="Times New Roman" w:hAnsi="Times New Roman" w:cs="Times New Roman"/>
          <w:sz w:val="24"/>
          <w:szCs w:val="24"/>
        </w:rPr>
      </w:pPr>
    </w:p>
    <w:p w14:paraId="0F69DF66" w14:textId="7BF5A05B"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w:t>
      </w:r>
      <w:r w:rsidR="00BC029A">
        <w:rPr>
          <w:rFonts w:ascii="Times New Roman" w:hAnsi="Times New Roman" w:cs="Times New Roman"/>
          <w:sz w:val="24"/>
          <w:szCs w:val="24"/>
        </w:rPr>
        <w:t xml:space="preserve"> </w:t>
      </w:r>
      <w:r w:rsidRPr="00600E36">
        <w:rPr>
          <w:rFonts w:ascii="Times New Roman" w:hAnsi="Times New Roman" w:cs="Times New Roman"/>
          <w:sz w:val="24"/>
          <w:szCs w:val="24"/>
        </w:rPr>
        <w:t>to the study of atmospheric carcinogens, both in a scientific and in a potential public health protection sense.</w:t>
      </w:r>
    </w:p>
    <w:p w14:paraId="6380D135" w14:textId="77777777" w:rsidR="003D2EE1" w:rsidRDefault="003D2EE1">
      <w:pPr>
        <w:pStyle w:val="Heading1"/>
        <w:spacing w:before="240" w:after="240"/>
        <w:rPr>
          <w:rFonts w:eastAsia="Arial"/>
          <w:b w:val="0"/>
        </w:rPr>
      </w:pPr>
      <w:bookmarkStart w:id="3" w:name="_heading=h.ot2mula9vkgm" w:colFirst="0" w:colLast="0"/>
      <w:bookmarkEnd w:id="3"/>
    </w:p>
    <w:p w14:paraId="02D6D3DF" w14:textId="336FCFBA" w:rsidR="000F3FDE" w:rsidRPr="003D2EE1" w:rsidRDefault="00000000">
      <w:pPr>
        <w:pStyle w:val="Heading1"/>
        <w:spacing w:before="240" w:after="240"/>
        <w:rPr>
          <w:rFonts w:eastAsia="Arial"/>
          <w:bCs/>
          <w:sz w:val="28"/>
          <w:szCs w:val="28"/>
        </w:rPr>
      </w:pPr>
      <w:r w:rsidRPr="003D2EE1">
        <w:rPr>
          <w:rFonts w:eastAsia="Arial"/>
          <w:bCs/>
          <w:sz w:val="28"/>
          <w:szCs w:val="28"/>
        </w:rPr>
        <w:t>Data Access</w:t>
      </w:r>
    </w:p>
    <w:p w14:paraId="20C238F5" w14:textId="34EF480D" w:rsidR="000F3FDE" w:rsidRPr="003D2EE1" w:rsidRDefault="000F3FDE">
      <w:pPr>
        <w:spacing w:after="0" w:line="240" w:lineRule="auto"/>
        <w:rPr>
          <w:rFonts w:ascii="Times New Roman" w:hAnsi="Times New Roman" w:cs="Times New Roman"/>
          <w:sz w:val="24"/>
          <w:szCs w:val="24"/>
        </w:rPr>
      </w:pPr>
    </w:p>
    <w:p w14:paraId="634710B2" w14:textId="16E03C23" w:rsidR="000F3FDE" w:rsidRPr="003D2EE1" w:rsidRDefault="00000000" w:rsidP="003D2EE1">
      <w:pPr>
        <w:spacing w:after="0" w:line="240" w:lineRule="auto"/>
        <w:rPr>
          <w:rFonts w:ascii="Times New Roman" w:hAnsi="Times New Roman" w:cs="Times New Roman"/>
          <w:sz w:val="24"/>
          <w:szCs w:val="24"/>
        </w:rPr>
      </w:pPr>
      <w:r w:rsidRPr="003D2EE1">
        <w:rPr>
          <w:rFonts w:ascii="Times New Roman" w:hAnsi="Times New Roman" w:cs="Times New Roman"/>
          <w:sz w:val="24"/>
          <w:szCs w:val="24"/>
        </w:rPr>
        <w:t>Data and computer code supporting this project are available in the file</w:t>
      </w:r>
      <w:r w:rsidR="008E125A" w:rsidRPr="003D2EE1">
        <w:rPr>
          <w:rFonts w:ascii="Times New Roman" w:hAnsi="Times New Roman" w:cs="Times New Roman"/>
          <w:sz w:val="24"/>
          <w:szCs w:val="24"/>
        </w:rPr>
        <w:t xml:space="preserve"> Predicting Carcinogencity.zi</w:t>
      </w:r>
      <w:r w:rsidR="00B17FB3" w:rsidRPr="003D2EE1">
        <w:rPr>
          <w:rFonts w:ascii="Times New Roman" w:hAnsi="Times New Roman" w:cs="Times New Roman"/>
          <w:sz w:val="24"/>
          <w:szCs w:val="24"/>
        </w:rPr>
        <w:t>p</w:t>
      </w:r>
      <w:r w:rsidRPr="003D2EE1">
        <w:rPr>
          <w:rFonts w:ascii="Times New Roman" w:hAnsi="Times New Roman" w:cs="Times New Roman"/>
          <w:sz w:val="24"/>
          <w:szCs w:val="24"/>
        </w:rPr>
        <w:t>, which has been submitted through the VLE.</w:t>
      </w:r>
      <w:bookmarkStart w:id="4" w:name="_heading=h.xnqo4pgyyf63" w:colFirst="0" w:colLast="0"/>
      <w:bookmarkEnd w:id="4"/>
      <w:r>
        <w:br w:type="page"/>
      </w:r>
      <w:bookmarkStart w:id="5" w:name="_heading=h.jkwjutyib4dx" w:colFirst="0" w:colLast="0"/>
      <w:bookmarkEnd w:id="5"/>
      <w:r w:rsidRPr="003D2EE1">
        <w:rPr>
          <w:rFonts w:ascii="Times New Roman" w:eastAsia="Arial" w:hAnsi="Times New Roman" w:cs="Times New Roman"/>
          <w:b/>
          <w:bCs/>
          <w:sz w:val="28"/>
          <w:szCs w:val="28"/>
        </w:rPr>
        <w:lastRenderedPageBreak/>
        <w:t>Bibliography</w:t>
      </w:r>
    </w:p>
    <w:p w14:paraId="15DD9083" w14:textId="77777777" w:rsidR="009F3870" w:rsidRDefault="009F3870" w:rsidP="009F3870"/>
    <w:p w14:paraId="5DA45482" w14:textId="77777777" w:rsidR="00C1382E" w:rsidRDefault="00276C58" w:rsidP="00C1382E">
      <w:pPr>
        <w:pStyle w:val="Bibliography"/>
      </w:pPr>
      <w:r w:rsidRPr="00276C58">
        <w:rPr>
          <w:sz w:val="24"/>
          <w:szCs w:val="24"/>
        </w:rPr>
        <w:fldChar w:fldCharType="begin"/>
      </w:r>
      <w:r w:rsidR="00D45E7A">
        <w:rPr>
          <w:sz w:val="24"/>
          <w:szCs w:val="24"/>
        </w:rPr>
        <w:instrText xml:space="preserve"> ADDIN ZOTERO_BIBL {"uncited":[],"omitted":[],"custom":[]} CSL_BIBLIOGRAPHY </w:instrText>
      </w:r>
      <w:r w:rsidRPr="00276C58">
        <w:rPr>
          <w:sz w:val="24"/>
          <w:szCs w:val="24"/>
        </w:rPr>
        <w:fldChar w:fldCharType="separate"/>
      </w:r>
      <w:r w:rsidR="00C1382E">
        <w:t>Arturi, K., Hollender, J., 2023. Machine Learning-Based Hazard-Driven Prioritization of Features in Nontarget Screening of Environmental High-Resolution Mass Spectrometry Data. Environ. Sci. Technol. 57, 18067–18079. https://doi.org/10.1021/acs.est.3c00304</w:t>
      </w:r>
    </w:p>
    <w:p w14:paraId="044ADB05" w14:textId="77777777" w:rsidR="00C1382E" w:rsidRDefault="00C1382E" w:rsidP="00C1382E">
      <w:pPr>
        <w:pStyle w:val="Bibliography"/>
      </w:pPr>
      <w:r>
        <w:t>Basketter, D.A., Clewell, H., Kimber, I., Rossi, A., Blaauboer, B., Burrier, R., Daneshian, M., Eskes, C., Goldberg, A., Hasiwa, N., Hoffmann, S., Jaworska, J., Knudsen, T.B., Landsiedel, R., Leist, M., Locke, P., Maxwell, G., McKim, J., McVey, E.A., Ouédraogo, G., Patlewicz, G., Pelkonen, O., Roggen, E., Rovida, C., Ruhdel, I., Schwarz, M., Schepky, A., Schoeters, G., Skinner, N., Trentz, K., Turner, M., Vanparys, P., Yager, J., Zurlo, J., Hartung, T., 2012. A roadmap for the development of alternative (non-animal) methods for systemic toxicity testing. ALTEX - Altern. Anim. Exp. 29, 3–91. https://doi.org/10.14573/altex.2012.1.003</w:t>
      </w:r>
    </w:p>
    <w:p w14:paraId="46C0EF7C" w14:textId="77777777" w:rsidR="00C1382E" w:rsidRDefault="00C1382E" w:rsidP="00C1382E">
      <w:pPr>
        <w:pStyle w:val="Bibliography"/>
      </w:pPr>
      <w:r>
        <w:t>Bateman, A.P., Nizkorodov, S.A., Laskin, J., Laskin, A., 2009. Time-resolved molecular characterization of limonene/ozone aerosol using high-resolution electrospray ionization mass spectrometry. Phys. Chem. Chem. Phys. 11, 7931. https://doi.org/10.1039/b905288g</w:t>
      </w:r>
    </w:p>
    <w:p w14:paraId="72B04960" w14:textId="77777777" w:rsidR="00C1382E" w:rsidRDefault="00C1382E" w:rsidP="00C1382E">
      <w:pPr>
        <w:pStyle w:val="Bibliography"/>
      </w:pPr>
      <w:r>
        <w:t>Böcker, S., Dührkop, K., 2016. Fragmentation trees reloaded. J. Cheminformatics 8, 5. https://doi.org/10.1186/s13321-016-0116-8</w:t>
      </w:r>
    </w:p>
    <w:p w14:paraId="6FFBE634" w14:textId="77777777" w:rsidR="00C1382E" w:rsidRDefault="00C1382E" w:rsidP="00C1382E">
      <w:pPr>
        <w:pStyle w:val="Bibliography"/>
      </w:pPr>
      <w:r>
        <w:t>Born, J., Markert, G., Janakarajan, N., B. Kimber, T., Volkamer, A., Rodríguez Martínez, M., Manica, M., 2023. v. Digit. Discov. 2, 674–691. https://doi.org/10.1039/D2DD00099G</w:t>
      </w:r>
    </w:p>
    <w:p w14:paraId="2DBB3C52" w14:textId="77777777" w:rsidR="00C1382E" w:rsidRDefault="00C1382E" w:rsidP="00C1382E">
      <w:pPr>
        <w:pStyle w:val="Bibliography"/>
      </w:pPr>
      <w:r>
        <w:t>Boulesteix, A.-L., Wilson, R., Hapfelmeier, A., 2017. Towards evidence-based computational statistics: lessons from clinical research on the role and design of real-data benchmark studies. BMC Med. Res. Methodol. 17, 138. https://doi.org/10.1186/s12874-017-0417-2</w:t>
      </w:r>
    </w:p>
    <w:p w14:paraId="0305F121" w14:textId="77777777" w:rsidR="00C1382E" w:rsidRDefault="00C1382E" w:rsidP="00C1382E">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16004294" w14:textId="77777777" w:rsidR="00C1382E" w:rsidRDefault="00C1382E" w:rsidP="00C1382E">
      <w:pPr>
        <w:pStyle w:val="Bibliography"/>
      </w:pPr>
      <w:r>
        <w:t>Brook, R.D., Rajagopalan, S., Pope, C.A., Brook, J.R., Bhatnagar, A., Diez-Roux, A.V., Holguin, F., Hong, Y., Luepker, R.V., Mittleman, M.A., Peters, A., Siscovick, D., Smith, S.C., Whitsel, L., Kaufman, J.D., 2010. Particulate Matter Air Pollution and Cardiovascular Disease. Circulation 121, 2331–2378. https://doi.org/10.1161/CIR.0b013e3181dbece1</w:t>
      </w:r>
    </w:p>
    <w:p w14:paraId="2306D51A" w14:textId="77777777" w:rsidR="00C1382E" w:rsidRDefault="00C1382E" w:rsidP="00C1382E">
      <w:pPr>
        <w:pStyle w:val="Bibliography"/>
      </w:pPr>
      <w:r>
        <w:t>Cao, F., Zhao, X., Fu, X., Jin, Y., 2025. Computational insights into exploring the potential effects of environmental contaminants on human health. Sci. Rep. 15, 11779. https://doi.org/10.1038/s41598-025-96193-2</w:t>
      </w:r>
    </w:p>
    <w:p w14:paraId="582A0CCD" w14:textId="77777777" w:rsidR="00C1382E" w:rsidRDefault="00C1382E" w:rsidP="00C1382E">
      <w:pPr>
        <w:pStyle w:val="Bibliography"/>
      </w:pPr>
      <w:r>
        <w:t>Cavasotto, C.N., Scardino, V., 2022. Machine Learning Toxicity Prediction: Latest Advances by Toxicity End Point. ACS Omega 7, 47536–47546. https://doi.org/10.1021/acsomega.2c05693</w:t>
      </w:r>
    </w:p>
    <w:p w14:paraId="603A03D1" w14:textId="77777777" w:rsidR="00C1382E" w:rsidRDefault="00C1382E" w:rsidP="00C1382E">
      <w:pPr>
        <w:pStyle w:val="Bibliography"/>
      </w:pPr>
      <w:r>
        <w:t>Chawla, N.V., Bowyer, K.W., Hall, L.O., Kegelmeyer, W.P., 2002. SMOTE: Synthetic Minority Over-sampling Technique. J. Artif. Intell. Res. 16, 321–357. https://doi.org/10.1613/jair.953</w:t>
      </w:r>
    </w:p>
    <w:p w14:paraId="2CB13F9F" w14:textId="77777777" w:rsidR="00C1382E" w:rsidRDefault="00C1382E" w:rsidP="00C1382E">
      <w:pPr>
        <w:pStyle w:val="Bibliography"/>
      </w:pPr>
      <w:r>
        <w:t>Chen, T., Guestrin, C., 2016. XGBoos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26E2704F" w14:textId="77777777" w:rsidR="00C1382E" w:rsidRDefault="00C1382E" w:rsidP="00C1382E">
      <w:pPr>
        <w:pStyle w:val="Bibliography"/>
      </w:pPr>
      <w:r>
        <w:t>Cohen, J., 1960. A Coefficient of Agreement for Nominal Scales. Educ. Psychol. Meas. 20, 37–46. https://doi.org/10.1177/001316446002000104</w:t>
      </w:r>
    </w:p>
    <w:p w14:paraId="57FB4D5B" w14:textId="77777777" w:rsidR="00C1382E" w:rsidRDefault="00C1382E" w:rsidP="00C1382E">
      <w:pPr>
        <w:pStyle w:val="Bibliography"/>
      </w:pPr>
      <w:r>
        <w:t>CompTox Chemicals Dashboard [WWW Document], n.d. URL https://comptox.epa.gov/dashboard/ (accessed 8.20.25).</w:t>
      </w:r>
    </w:p>
    <w:p w14:paraId="5ED380E9" w14:textId="77777777" w:rsidR="00C1382E" w:rsidRDefault="00C1382E" w:rsidP="00C1382E">
      <w:pPr>
        <w:pStyle w:val="Bibliography"/>
      </w:pPr>
      <w:r>
        <w:t>Dührkop, K., Fleischauer, M., Ludwig, M., Aksenov, A.A., Melnik, A.V., Meusel, M., Dorrestein, P.C., Rousu, J., Böcker, S., 2019. SIRIUS 4: a rapid tool for turning tandem mass spectra into metabolite structure information. Nat. Methods 16, 299–302. https://doi.org/10.1038/s41592-019-0344-8</w:t>
      </w:r>
    </w:p>
    <w:p w14:paraId="73055736" w14:textId="77777777" w:rsidR="00C1382E" w:rsidRDefault="00C1382E" w:rsidP="00C1382E">
      <w:pPr>
        <w:pStyle w:val="Bibliography"/>
      </w:pPr>
      <w:r>
        <w:lastRenderedPageBreak/>
        <w:t>Dührkop, K., Shen, H., Meusel, M., Rousu, J., Böcker, S., 2015. Searching molecular structure databases with tandem mass spectra using CSI:FingerID. Proc. Natl. Acad. Sci. 112, 12580–12585. https://doi.org/10.1073/pnas.1509788112</w:t>
      </w:r>
    </w:p>
    <w:p w14:paraId="2EEFBA63" w14:textId="77777777" w:rsidR="00C1382E" w:rsidRDefault="00C1382E" w:rsidP="00C1382E">
      <w:pPr>
        <w:pStyle w:val="Bibliography"/>
      </w:pPr>
      <w:r>
        <w:t>Durant, J.L., Leland, B.A., Henry, D.R., Nourse, J.G., 2002. Reoptimization of MDL Keys for Use in Drug Discovery. J. Chem. Inf. Comput. Sci. 42, 1273–1280. https://doi.org/10.1021/ci010132r</w:t>
      </w:r>
    </w:p>
    <w:p w14:paraId="3DCE46E6" w14:textId="77777777" w:rsidR="00C1382E" w:rsidRDefault="00C1382E" w:rsidP="00C1382E">
      <w:pPr>
        <w:pStyle w:val="Bibliography"/>
      </w:pPr>
      <w:r>
        <w:t>Eaves, L.A., Smeester, L., Hartwell, H.J., Lin, Y.-H., Arashiro, M., Zhang, Z., Gold, A., Surratt, J.D., Fry, R.C., 2020. Isoprene-Derived Secondary Organic Aerosol Induces the Expression of MicroRNAs Associated with Inflammatory/Oxidative Stress Response in Lung Cells. Chem. Res. Toxicol. 33, 381–387. https://doi.org/10.1021/acs.chemrestox.9b00322</w:t>
      </w:r>
    </w:p>
    <w:p w14:paraId="2D82C4B7" w14:textId="77777777" w:rsidR="00C1382E" w:rsidRDefault="00C1382E" w:rsidP="00C1382E">
      <w:pPr>
        <w:pStyle w:val="Bibliography"/>
      </w:pPr>
      <w:r>
        <w:t>Elapavalore, A., Kondić, T., Singh, R.R., Shoemaker, B.A., Thiessen, P.A., Zhang, J., Bolton, E.E., Schymanski, E.L., 2023. Adding open spectral data to MassBank and PubChem using open source tools to support non-targeted exposomics of mixtures. Environ. Sci. Process. Impacts 25, 1788–1801. https://doi.org/10.1039/D3EM00181D</w:t>
      </w:r>
    </w:p>
    <w:p w14:paraId="0CC16E2F" w14:textId="77777777" w:rsidR="00C1382E" w:rsidRDefault="00C1382E" w:rsidP="00C1382E">
      <w:pPr>
        <w:pStyle w:val="Bibliography"/>
      </w:pPr>
      <w:r>
        <w:t>Escher, S.E., Partosch, F., Konzok, S., Jennings, P., Luijten, M., Kienhuis, A., de Leeuw, V., Reuss, R., Lindemann, K.-M., Bennekou, S.H., 2022. Development of a Roadmap for Action on New Approach Methodologies in Risk Assessment. EFSA Support. Publ. 19, 7341E. https://doi.org/10.2903/sp.efsa.2022.EN-7341</w:t>
      </w:r>
    </w:p>
    <w:p w14:paraId="73ACC269" w14:textId="77777777" w:rsidR="00C1382E" w:rsidRDefault="00C1382E" w:rsidP="00C1382E">
      <w:pPr>
        <w:pStyle w:val="Bibliography"/>
      </w:pPr>
      <w:r>
        <w:t>Guha, R., 2007. Chemical Informatics Functionality in R.</w:t>
      </w:r>
    </w:p>
    <w:p w14:paraId="45AB1EF8" w14:textId="77777777" w:rsidR="00C1382E" w:rsidRDefault="00C1382E" w:rsidP="00C1382E">
      <w:pPr>
        <w:pStyle w:val="Bibliography"/>
      </w:pPr>
      <w:r>
        <w:t>Guo, C., Pleiss, G., Sun, Y., Weinberger, K.Q., 2017. On Calibration of Modern Neural Networks.</w:t>
      </w:r>
    </w:p>
    <w:p w14:paraId="50CFEE6E" w14:textId="77777777" w:rsidR="00C1382E" w:rsidRDefault="00C1382E" w:rsidP="00C1382E">
      <w:pPr>
        <w:pStyle w:val="Bibliography"/>
      </w:pPr>
      <w:r>
        <w:t>Guyon, I., Elisseeff, A., n.d. An Introduction to Variable and Feature Selection.</w:t>
      </w:r>
    </w:p>
    <w:p w14:paraId="53FABFBC" w14:textId="77777777" w:rsidR="00C1382E" w:rsidRDefault="00C1382E" w:rsidP="00C1382E">
      <w:pPr>
        <w:pStyle w:val="Bibliography"/>
      </w:pPr>
      <w:r>
        <w:t>Hall, L.H., Kier, L.B., 1995. Electrotopological State Indices for Atom Types: A Novel Combination of Electronic, Topological, and Valence State Information. J. Chem. Inf. Comput. Sci. 35, 1039–1045. https://doi.org/10.1021/ci00028a014</w:t>
      </w:r>
    </w:p>
    <w:p w14:paraId="559A7DF7" w14:textId="77777777" w:rsidR="00C1382E" w:rsidRDefault="00C1382E" w:rsidP="00C1382E">
      <w:pPr>
        <w:pStyle w:val="Bibliography"/>
      </w:pPr>
      <w:r>
        <w:t>Hallquist, M., Wenger, J.C., Baltensperger, U., Rudich, Y., Simpson, D., Claeys, M., Dommen, J., Donahue, N.M., George, C., Goldstein, A.H., Hamilton, J.F., Herrmann, H., Hoffmann, T., Iinuma, Y., Jang, M., Jenkin, M.E., Jimenez, J.L., Kiendler-Scharr, A., Maenhaut, W., McFiggans, G., Mentel, T.F., Monod, A., Prévôt, A.S.H., Seinfeld, J.H., Surratt, J.D., Szmigielski, R., Wildt, J., 2009. The formation, properties and impact of secondary organic aerosol: current and emerging issues. Atmospheric Chem. Phys. 9, 5155–5236. https://doi.org/10.5194/acp-9-5155-2009</w:t>
      </w:r>
    </w:p>
    <w:p w14:paraId="22DF5170" w14:textId="77777777" w:rsidR="00C1382E" w:rsidRDefault="00C1382E" w:rsidP="00C1382E">
      <w:pPr>
        <w:pStyle w:val="Bibliography"/>
      </w:pPr>
      <w:r>
        <w:t>Hanahan, D., Weinberg, R.A., 2011. Hallmarks of Cancer: The Next Generation. Cell 144, 646–674. https://doi.org/10.1016/j.cell.2011.02.013</w:t>
      </w:r>
    </w:p>
    <w:p w14:paraId="6C43EDF5" w14:textId="77777777" w:rsidR="00C1382E" w:rsidRDefault="00C1382E" w:rsidP="00C1382E">
      <w:pPr>
        <w:pStyle w:val="Bibliography"/>
      </w:pPr>
      <w:r>
        <w:t>Hastie, T., Tibshirani, R., Friedman, J., 2009. The Elements of Statistical Learning, Springer Series in Statistics. Springer New York, New York, NY. https://doi.org/10.1007/978-0-387-84858-7</w:t>
      </w:r>
    </w:p>
    <w:p w14:paraId="050CB9A8" w14:textId="77777777" w:rsidR="00C1382E" w:rsidRDefault="00C1382E" w:rsidP="00C1382E">
      <w:pPr>
        <w:pStyle w:val="Bibliography"/>
      </w:pPr>
      <w:r>
        <w:t>Helma, C., Cramer, T., Kramer, S., De Raedt, L., 2004. Data Mining and Machine Learning Techniques for the Identification of Mutagenicity Inducing Substructures and Structure Activity Relationships of Noncongeneric Compounds. J. Chem. Inf. Comput. Sci. 44, 1402–1411. https://doi.org/10.1021/ci034254q</w:t>
      </w:r>
    </w:p>
    <w:p w14:paraId="543B1A00" w14:textId="77777777" w:rsidR="00C1382E" w:rsidRDefault="00C1382E" w:rsidP="00C1382E">
      <w:pPr>
        <w:pStyle w:val="Bibliography"/>
      </w:pPr>
      <w:r>
        <w:t>Jaganathan, K., Tayara, H., Chong, K.T., 2022. An Explainable Supervised Machine Learning Model for Predicting Respiratory Toxicity of Chemicals Using Optimal Molecular Descriptors. Pharmaceutics 14, 832. https://doi.org/10.3390/pharmaceutics14040832</w:t>
      </w:r>
    </w:p>
    <w:p w14:paraId="7A616623" w14:textId="77777777" w:rsidR="00C1382E" w:rsidRDefault="00C1382E" w:rsidP="00C1382E">
      <w:pPr>
        <w:pStyle w:val="Bibliography"/>
      </w:pPr>
      <w:r>
        <w:t>Jaworska, J., Hoffmann, S., 2010. Integrated Testing Strategy (ITS) – opportunities to better use existing data and guide future testing in toxicology. ALTEX - Altern. Anim. Exp. 27, 231–242. https://doi.org/10.14573/altex.2010.4.231</w:t>
      </w:r>
    </w:p>
    <w:p w14:paraId="05983B63" w14:textId="77777777" w:rsidR="00C1382E" w:rsidRDefault="00C1382E" w:rsidP="00C1382E">
      <w:pPr>
        <w:pStyle w:val="Bibliography"/>
      </w:pPr>
      <w:r>
        <w:t>Jia, X., Wang, T., Zhu, H., 2023. Advancing Computational Toxicology by Interpretable Machine Learning. Environ. Sci. Technol. 57, 17690–17706. https://doi.org/10.1021/acs.est.3c00653</w:t>
      </w:r>
    </w:p>
    <w:p w14:paraId="3C2B0361" w14:textId="77777777" w:rsidR="00C1382E" w:rsidRDefault="00C1382E" w:rsidP="00C1382E">
      <w:pPr>
        <w:pStyle w:val="Bibliography"/>
      </w:pPr>
      <w:r>
        <w:t>Judson, R.S., Houck, K.A., Kavlock, R.J., Knudsen, T.B., Martin, M.T., Mortensen, H.M., Reif, D.M., Rotroff, D.M., Shah, I., Richard, A.M., Dix, D.J., 2010. In Vitro Screening of Environmental Chemicals for Targeted Testing Prioritization: The ToxCast Project. Environ. Health Perspect. 118, 485–492. https://doi.org/10.1289/ehp.0901392</w:t>
      </w:r>
    </w:p>
    <w:p w14:paraId="592D85D7" w14:textId="77777777" w:rsidR="00C1382E" w:rsidRDefault="00C1382E" w:rsidP="00C1382E">
      <w:pPr>
        <w:pStyle w:val="Bibliography"/>
      </w:pPr>
      <w:r>
        <w:lastRenderedPageBreak/>
        <w:t>Kang, Y., Kim, M.G., Lim, K.-M., 2023. Machine-learning based prediction models for assessing skin irritation and corrosion potential of liquid chemicals using physicochemical properties by XGBoost. Toxicol. Res. 39, 295–305. https://doi.org/10.1007/s43188-022-00168-8</w:t>
      </w:r>
    </w:p>
    <w:p w14:paraId="42746EA2" w14:textId="77777777" w:rsidR="00C1382E" w:rsidRDefault="00C1382E" w:rsidP="00C1382E">
      <w:pPr>
        <w:pStyle w:val="Bibliography"/>
      </w:pPr>
      <w:r>
        <w:t>Kastenhuber, E.R., Lowe, S.W., 2017. Putting p53 in Context. Cell 170, 1062–1078. https://doi.org/10.1016/j.cell.2017.08.028</w:t>
      </w:r>
    </w:p>
    <w:p w14:paraId="07C51B6A" w14:textId="77777777" w:rsidR="00C1382E" w:rsidRDefault="00C1382E" w:rsidP="00C1382E">
      <w:pPr>
        <w:pStyle w:val="Bibliography"/>
      </w:pPr>
      <w:r>
        <w:t>Kavlock, R.J., Ankley, G., Blancato, J., Breen, M., Conolly, R., Dix, D., Houck, K., Hubal, E., Judson, R., Rabinowitz, J., Richard, A., Setzer, R.W., Shah, I., Villeneuve, D., Weber, E., 2008. Computational Toxicology—A State of the Science Mini Review. Toxicol. Sci. 103, 14–27. https://doi.org/10.1093/toxsci/kfm297</w:t>
      </w:r>
    </w:p>
    <w:p w14:paraId="2FB96DD4" w14:textId="77777777" w:rsidR="00C1382E" w:rsidRDefault="00C1382E" w:rsidP="00C1382E">
      <w:pPr>
        <w:pStyle w:val="Bibliography"/>
      </w:pPr>
      <w:r>
        <w:t>Ke, G., Meng, Q., Finley, T., Wang, T., Chen, W., Ma, W., Ye, Q., Liu, T.-Y., 2017. LightGBM: A Highly Efficient Gradient Boosting Decision Tree, in: Advances in Neural Information Processing Systems. Curran Associates, Inc.</w:t>
      </w:r>
    </w:p>
    <w:p w14:paraId="77B719F5" w14:textId="77777777" w:rsidR="00C1382E" w:rsidRDefault="00C1382E" w:rsidP="00C1382E">
      <w:pPr>
        <w:pStyle w:val="Bibliography"/>
      </w:pPr>
      <w:r>
        <w:t>Kelly, F.J., Fussell, J.C., 2012. Size, source and chemical composition as determinants of toxicity attributable to ambient particulate matter. Atmos. Environ. 60, 504–526. https://doi.org/10.1016/j.atmosenv.2012.06.039</w:t>
      </w:r>
    </w:p>
    <w:p w14:paraId="466BB1D5" w14:textId="77777777" w:rsidR="00C1382E" w:rsidRDefault="00C1382E" w:rsidP="00C1382E">
      <w:pPr>
        <w:pStyle w:val="Bibliography"/>
      </w:pPr>
      <w:r>
        <w:t>Khan, F., Jaoui, M., Rudziński, K., Kwapiszewska, K., Martinez-Romero, A., Gil-Casanova, D., Lewandowski, M., Kleindienst, T.E., Offenberg, J.H., Krug, J.D., Surratt, J.D., Szmigielski, R., 2022. Cytotoxicity and oxidative stress induced by atmospheric mono-nitrophenols in human lung cells. Environ. Pollut. 301, 119010. https://doi.org/10.1016/j.envpol.2022.119010</w:t>
      </w:r>
    </w:p>
    <w:p w14:paraId="2C920C86" w14:textId="77777777" w:rsidR="00C1382E" w:rsidRDefault="00C1382E" w:rsidP="00C1382E">
      <w:pPr>
        <w:pStyle w:val="Bibliography"/>
      </w:pPr>
      <w:r>
        <w:t>Kim, K.-H., Kabir, E., Kabir, S., 2015. A review on the human health impact of airborne particulate matter. Environ. Int. 74, 136–143. https://doi.org/10.1016/j.envint.2014.10.005</w:t>
      </w:r>
    </w:p>
    <w:p w14:paraId="79F749D7" w14:textId="77777777" w:rsidR="00C1382E" w:rsidRDefault="00C1382E" w:rsidP="00C1382E">
      <w:pPr>
        <w:pStyle w:val="Bibliography"/>
      </w:pPr>
      <w:r>
        <w:t>Kind, T., Fiehn, O., 2010. Advances in structure elucidation of small molecules using mass spectrometry. Bioanal. Rev. 2, 23–60. https://doi.org/10.1007/s12566-010-0015-9</w:t>
      </w:r>
    </w:p>
    <w:p w14:paraId="1ED8C328" w14:textId="77777777" w:rsidR="00C1382E" w:rsidRDefault="00C1382E" w:rsidP="00C1382E">
      <w:pPr>
        <w:pStyle w:val="Bibliography"/>
      </w:pPr>
      <w:r>
        <w:t>Klekota, J., Roth, F.P., 2008. Chemical substructures that enrich for biological activity. Bioinformatics 24, 2518–2525. https://doi.org/10.1093/bioinformatics/btn479</w:t>
      </w:r>
    </w:p>
    <w:p w14:paraId="7CC3875B" w14:textId="77777777" w:rsidR="00C1382E" w:rsidRDefault="00C1382E" w:rsidP="00C1382E">
      <w:pPr>
        <w:pStyle w:val="Bibliography"/>
      </w:pPr>
      <w:r>
        <w:t>Kovacic, P., Somanathan, R., 2014. Nitroaromatic compounds: Environmental toxicity, carcinogenicity, mutagenicity, therapy and mechanism. J. Appl. Toxicol. 34, 810–824. https://doi.org/10.1002/jat.2980</w:t>
      </w:r>
    </w:p>
    <w:p w14:paraId="742CA63E" w14:textId="77777777" w:rsidR="00C1382E" w:rsidRDefault="00C1382E" w:rsidP="00C1382E">
      <w:pPr>
        <w:pStyle w:val="Bibliography"/>
      </w:pPr>
      <w:r>
        <w:t>Krewski, D., Acosta, D., Andersen, M., Anderson, H., Bailar, J.C., Boekelheide, K., Brent, R., Charnley, G., Cheung, V.G., Green, S., Kelsey, K.T., Kerkvliet, N.I., Li, A.A., McCray, L., Meyer, O., Patterson, R.D., Pennie, W., Scala, R.A., Solomon, G.M., Stephens, M., Yager, J., Zeise, L., 2010. TOXICITY TESTING IN THE 21ST CENTURY: A VISION AND A STRATEGY. J. Toxicol. Environ. Health B Crit. Rev. 13, 51–138. https://doi.org/10.1080/10937404.2010.483176</w:t>
      </w:r>
    </w:p>
    <w:p w14:paraId="6FF27FD9" w14:textId="77777777" w:rsidR="00C1382E" w:rsidRDefault="00C1382E" w:rsidP="00C1382E">
      <w:pPr>
        <w:pStyle w:val="Bibliography"/>
      </w:pPr>
      <w:r>
        <w:t>Kuhn, M., 2008. Building Predictive Models in R Using the caret Package. J. Stat. Softw. 28, 1–26. https://doi.org/10.18637/jss.v028.i05</w:t>
      </w:r>
    </w:p>
    <w:p w14:paraId="451F9441" w14:textId="77777777" w:rsidR="00C1382E" w:rsidRDefault="00C1382E" w:rsidP="00C1382E">
      <w:pPr>
        <w:pStyle w:val="Bibliography"/>
      </w:pPr>
      <w:r>
        <w:t>Kuhn, M., Johnson, K., 2013. Applied Predictive Modeling. Springer New York, New York, NY. https://doi.org/10.1007/978-1-4614-6849-3</w:t>
      </w:r>
    </w:p>
    <w:p w14:paraId="67875528" w14:textId="77777777" w:rsidR="00C1382E" w:rsidRDefault="00C1382E" w:rsidP="00C1382E">
      <w:pPr>
        <w:pStyle w:val="Bibliography"/>
      </w:pPr>
      <w:r>
        <w:t>Landrigan, P.J., Fuller, R., Acosta, N.J.R., Adeyi, O., Arnold, R., Basu, N. (Nil), Baldé, A.B., Bertollini, R., Bose-O’Reilly, S., Boufford, J.I., Breysse, P.N., Chiles, T., Mahidol, C., Coll-Seck, A.M., Cropper, M.L., Fobil, J., Fuster, V., Greenstone, M., Haines, A., Hanrahan, D., Hunter, D., Khare, M., Krupnick, A., Lanphear, B., Lohani, B., Martin, K., Mathiasen, K.V., McTeer, M.A., Murray, C.J.L., Ndahimananjara, J.D., Perera, F., Potočnik, J., Preker, A.S., Ramesh, J., Rockström, J., Salinas, C., Samson, L.D., Sandilya, K., Sly, P.D., Smith, K.R., Steiner, A., Stewart, R.B., Suk, W.A., Schayck, O.C.P. van, Yadama, G.N., Yumkella, K., Zhong, M., 2018. The Lancet Commission on pollution and health. The Lancet 391, 462–512. https://doi.org/10.1016/S0140-6736(17)32345-0</w:t>
      </w:r>
    </w:p>
    <w:p w14:paraId="4DDACDAD" w14:textId="77777777" w:rsidR="00C1382E" w:rsidRDefault="00C1382E" w:rsidP="00C1382E">
      <w:pPr>
        <w:pStyle w:val="Bibliography"/>
      </w:pPr>
      <w:r>
        <w:t>Lane, D.P., 1992. p53, guardian of the genome. Nature 358, 15–16. https://doi.org/10.1038/358015a0</w:t>
      </w:r>
    </w:p>
    <w:p w14:paraId="5E114022" w14:textId="77777777" w:rsidR="00C1382E" w:rsidRDefault="00C1382E" w:rsidP="00C1382E">
      <w:pPr>
        <w:pStyle w:val="Bibliography"/>
      </w:pPr>
      <w:r>
        <w:t>Lazic, S.E., Williams, D.P., 2021. Quantifying sources of uncertainty in drug discovery predictions with probabilistic models. Artif. Intell. Life Sci. 1, 100004. https://doi.org/10.1016/j.ailsci.2021.100004</w:t>
      </w:r>
    </w:p>
    <w:p w14:paraId="56D653D5" w14:textId="77777777" w:rsidR="00C1382E" w:rsidRDefault="00C1382E" w:rsidP="00C1382E">
      <w:pPr>
        <w:pStyle w:val="Bibliography"/>
      </w:pPr>
      <w:r>
        <w:lastRenderedPageBreak/>
        <w:t>Levine, A.J., 1997. p53, the Cellular Gatekeeper Review for Growth and Division.</w:t>
      </w:r>
    </w:p>
    <w:p w14:paraId="775AF967" w14:textId="77777777" w:rsidR="00C1382E" w:rsidRDefault="00C1382E" w:rsidP="00C1382E">
      <w:pPr>
        <w:pStyle w:val="Bibliography"/>
      </w:pPr>
      <w:r>
        <w:t>Li, R., Zhou, R., Zhang, J., 2018. Function of PM2.5 in the pathogenesis of lung cancer and chronic airway inflammatory diseases. Oncol. Lett. 15, 7506–7514. https://doi.org/10.3892/ol.2018.8355</w:t>
      </w:r>
    </w:p>
    <w:p w14:paraId="781EDB40" w14:textId="77777777" w:rsidR="00C1382E" w:rsidRDefault="00C1382E" w:rsidP="00C1382E">
      <w:pPr>
        <w:pStyle w:val="Bibliography"/>
      </w:pPr>
      <w:r>
        <w:t>Li, Z., Niu, F., Fan, J., Liu, Y., Rosenfeld, D., Ding, Y., 2011. Long-term impacts of aerosols on the vertical development of clouds and precipitation. Nat. Geosci. 4, 888–894. https://doi.org/10.1038/ngeo1313</w:t>
      </w:r>
    </w:p>
    <w:p w14:paraId="52CE29C0" w14:textId="77777777" w:rsidR="00C1382E" w:rsidRDefault="00C1382E" w:rsidP="00C1382E">
      <w:pPr>
        <w:pStyle w:val="Bibliography"/>
      </w:pPr>
      <w:r>
        <w:t>Lima de Albuquerque, Y., Berger, E., Tomaz, S., George, C., Géloën, A., 2021. Evaluation of the Toxicity on Lung Cells of By-Products Present in Naphthalene Secondary Organic Aerosols. Life Basel Switz. 11, 319. https://doi.org/10.3390/life11040319</w:t>
      </w:r>
    </w:p>
    <w:p w14:paraId="4A247C32" w14:textId="77777777" w:rsidR="00C1382E" w:rsidRDefault="00C1382E" w:rsidP="00C1382E">
      <w:pPr>
        <w:pStyle w:val="Bibliography"/>
      </w:pPr>
      <w:r>
        <w:t>Limbu, S., Dakshanamurthy, S., 2022. Predicting Chemical Carcinogens Using a Hybrid Neural Network Deep Learning Method. Sensors 22, 8185. https://doi.org/10.3390/s22218185</w:t>
      </w:r>
    </w:p>
    <w:p w14:paraId="74BD7502" w14:textId="77777777" w:rsidR="00C1382E" w:rsidRDefault="00C1382E" w:rsidP="00C1382E">
      <w:pPr>
        <w:pStyle w:val="Bibliography"/>
      </w:pPr>
      <w:r>
        <w:t>Lundberg, S.M., Lee, S.-I., 2017. A Unified Approach to Interpreting Model Predictions, in: Advances in Neural Information Processing Systems. Curran Associates, Inc.</w:t>
      </w:r>
    </w:p>
    <w:p w14:paraId="233ECEAE" w14:textId="77777777" w:rsidR="00C1382E" w:rsidRDefault="00C1382E" w:rsidP="00C1382E">
      <w:pPr>
        <w:pStyle w:val="Bibliography"/>
      </w:pPr>
      <w:r>
        <w:t>Mayr, A., Klambauer, G., Unterthiner, T., Hochreiter, S., 2016. DeepTox: Toxicity Prediction using Deep Learning. Front. Environ. Sci. 3. https://doi.org/10.3389/fenvs.2015.00080</w:t>
      </w:r>
    </w:p>
    <w:p w14:paraId="3B8BB3EA" w14:textId="77777777" w:rsidR="00C1382E" w:rsidRDefault="00C1382E" w:rsidP="00C1382E">
      <w:pPr>
        <w:pStyle w:val="Bibliography"/>
      </w:pPr>
      <w:r>
        <w:t>Morehouse, B.R., Kumar, R.P., Matos, J.O., Olsen, S.N., Entova, S., Oprian, D.D., 2017. Functional and Structural Characterization of a (+)-Limonene Synthase from Citrus sinensis. Biochemistry 56, 1706–1715. https://doi.org/10.1021/acs.biochem.7b00143</w:t>
      </w:r>
    </w:p>
    <w:p w14:paraId="7981F584" w14:textId="77777777" w:rsidR="00C1382E" w:rsidRDefault="00C1382E" w:rsidP="00C1382E">
      <w:pPr>
        <w:pStyle w:val="Bibliography"/>
      </w:pPr>
      <w:r>
        <w:t>Najjar, A., Kramer, N., Gardner, I., Hartung, T., Steger-Hartmann, T., 2023. Editorial: Advances in and applications of predictive toxicology: 2022. Front. Pharmacol. 14, 1257423. https://doi.org/10.3389/fphar.2023.1257423</w:t>
      </w:r>
    </w:p>
    <w:p w14:paraId="09B4BD2C" w14:textId="77777777" w:rsidR="00C1382E" w:rsidRDefault="00C1382E" w:rsidP="00C1382E">
      <w:pPr>
        <w:pStyle w:val="Bibliography"/>
      </w:pPr>
      <w:r>
        <w:t>Niculescu-Mizil, A., Caruana, R., 2005. Predicting good probabilities with supervised learning, in: Proceedings of the 22nd International Conference on Machine Learning  - ICML ’05. Presented at the the 22nd international conference, ACM Press, Bonn, Germany, pp. 625–632. https://doi.org/10.1145/1102351.1102430</w:t>
      </w:r>
    </w:p>
    <w:p w14:paraId="75C9E9F8" w14:textId="77777777" w:rsidR="00C1382E" w:rsidRDefault="00C1382E" w:rsidP="00C1382E">
      <w:pPr>
        <w:pStyle w:val="Bibliography"/>
      </w:pPr>
      <w:r>
        <w:t>OECD, 2023. (Q)SAR Assessment Framework: Guidance for the regulatory assessment of (Quantitative) Structure Activity Relationship models and predictions, OECD Series on Testing and Assessment. OECD. https://doi.org/10.1787/d96118f6-en</w:t>
      </w:r>
    </w:p>
    <w:p w14:paraId="5E21B6A5" w14:textId="77777777" w:rsidR="00C1382E" w:rsidRDefault="00C1382E" w:rsidP="00C1382E">
      <w:pPr>
        <w:pStyle w:val="Bibliography"/>
      </w:pPr>
      <w:r>
        <w:t>OECD, 2016. Testing of chemicals [WWW Document]. OECD. URL https://www.oecd.org/en/topics/testing-of-chemicals.html (accessed 8.7.25).</w:t>
      </w:r>
    </w:p>
    <w:p w14:paraId="4E68B2FB" w14:textId="77777777" w:rsidR="00C1382E" w:rsidRDefault="00C1382E" w:rsidP="00C1382E">
      <w:pPr>
        <w:pStyle w:val="Bibliography"/>
      </w:pPr>
      <w:r>
        <w:t>Olivier, M., Hollstein, M., Hainaut, P., 2010. TP53 Mutations in Human Cancers: Origins, Consequences, and Clinical Use. Cold Spring Harb. Perspect. Biol. 2, a001008. https://doi.org/10.1101/cshperspect.a001008</w:t>
      </w:r>
    </w:p>
    <w:p w14:paraId="21A71543" w14:textId="77777777" w:rsidR="00C1382E" w:rsidRDefault="00C1382E" w:rsidP="00C1382E">
      <w:pPr>
        <w:pStyle w:val="Bibliography"/>
      </w:pPr>
      <w:r>
        <w:t>Palm, E., Kruve, A., 2022. Machine Learning for Absolute Quantification of Unidentified Compounds in Non-Targeted LC/HRMS. Molecules 27, 1013. https://doi.org/10.3390/molecules27031013</w:t>
      </w:r>
    </w:p>
    <w:p w14:paraId="21E76928" w14:textId="77777777" w:rsidR="00C1382E" w:rsidRDefault="00C1382E" w:rsidP="00C1382E">
      <w:pPr>
        <w:pStyle w:val="Bibliography"/>
      </w:pPr>
      <w:r>
        <w:t>Peets, P., Wang, W.-C., MacLeod, M., Breitholtz, M., Martin, J.W., Kruve, A., 2022. MS2Tox Machine Learning Tool for Predicting the Ecotoxicity of Unidentified Chemicals in Water by Nontarget LC-HRMS. Environ. Sci. Technol. 56, 15508–15517. https://doi.org/10.1021/acs.est.2c02536</w:t>
      </w:r>
    </w:p>
    <w:p w14:paraId="45B9F7C0" w14:textId="77777777" w:rsidR="00C1382E" w:rsidRDefault="00C1382E" w:rsidP="00C1382E">
      <w:pPr>
        <w:pStyle w:val="Bibliography"/>
      </w:pPr>
      <w:r>
        <w:t>Pereira, K.L., Rovelli, G., Song, Y.C., Mayhew, A.W., Reid, J.P., Hamilton, J.F., 2019. A new aerosol flow reactor to study secondary organic aerosol. Atmospheric Meas. Tech. 12, 4519–4541. https://doi.org/10.5194/amt-12-4519-2019</w:t>
      </w:r>
    </w:p>
    <w:p w14:paraId="0A6260E3" w14:textId="77777777" w:rsidR="00C1382E" w:rsidRDefault="00C1382E" w:rsidP="00C1382E">
      <w:pPr>
        <w:pStyle w:val="Bibliography"/>
      </w:pPr>
      <w:r>
        <w:t>Perwez Hussain, S., Harris, C.C., 2007. Inflammation and cancer: An ancient link with novel potentials. Int. J. Cancer 121, 2373–2380. https://doi.org/10.1002/ijc.23173</w:t>
      </w:r>
    </w:p>
    <w:p w14:paraId="7B2B99A9" w14:textId="77777777" w:rsidR="00C1382E" w:rsidRDefault="00C1382E" w:rsidP="00C1382E">
      <w:pPr>
        <w:pStyle w:val="Bibliography"/>
      </w:pPr>
      <w:r>
        <w:t>Ponce-Bobadilla, A.V., Schmitt, V., Maier, C.S., Mensing, S., Stodtmann, S., 2024. Practical guide to SHAP analysis: Explaining supervised machine learning model predictions in drug development. Clin. Transl. Sci. 17, e70056. https://doi.org/10.1111/cts.70056</w:t>
      </w:r>
    </w:p>
    <w:p w14:paraId="52B2E73F" w14:textId="77777777" w:rsidR="00C1382E" w:rsidRDefault="00C1382E" w:rsidP="00C1382E">
      <w:pPr>
        <w:pStyle w:val="Bibliography"/>
      </w:pPr>
      <w:r>
        <w:t>Pope III, C.A., and Dockery, D.W., 2006. Health Effects of Fine Particulate Air Pollution: Lines that Connect. J. Air Waste Manag. Assoc. 56, 709–742. https://doi.org/10.1080/10473289.2006.10464485</w:t>
      </w:r>
    </w:p>
    <w:p w14:paraId="345E49A8" w14:textId="77777777" w:rsidR="00C1382E" w:rsidRDefault="00C1382E" w:rsidP="00C1382E">
      <w:pPr>
        <w:pStyle w:val="Bibliography"/>
      </w:pPr>
      <w:r>
        <w:lastRenderedPageBreak/>
        <w:t>Pöschl, U., 2005. Atmospheric Aerosols: Composition, Transformation, Climate and Health Effects. Angew. Chem. Int. Ed. 44, 7520–7540. https://doi.org/10.1002/anie.200501122</w:t>
      </w:r>
    </w:p>
    <w:p w14:paraId="203C8FD8" w14:textId="77777777" w:rsidR="00C1382E" w:rsidRDefault="00C1382E" w:rsidP="00C1382E">
      <w:pPr>
        <w:pStyle w:val="Bibliography"/>
      </w:pPr>
      <w:r>
        <w:t>Powers, D.M.W., 2020. Evaluation: from precision, recall and F-measure to ROC, informedness, markedness and correlation. https://doi.org/10.48550/arXiv.2010.16061</w:t>
      </w:r>
    </w:p>
    <w:p w14:paraId="4E6714D4" w14:textId="77777777" w:rsidR="00C1382E" w:rsidRDefault="00C1382E" w:rsidP="00C1382E">
      <w:pPr>
        <w:pStyle w:val="Bibliography"/>
      </w:pPr>
      <w:r>
        <w:t>Probst, P., Wright, M.N., Boulesteix, A.-L., 2019. Hyperparameters and tuning strategies for random forest. WIREs Data Min. Knowl. Discov. 9, e1301. https://doi.org/10.1002/widm.1301</w:t>
      </w:r>
    </w:p>
    <w:p w14:paraId="6396EE2B" w14:textId="77777777" w:rsidR="00C1382E" w:rsidRDefault="00C1382E" w:rsidP="00C1382E">
      <w:pPr>
        <w:pStyle w:val="Bibliography"/>
      </w:pPr>
      <w:r>
        <w:t>Quinonero-Candela, J., Sugiyama, M., Schwaighofer, A., Lawrence, N.D., 2022. Dataset Shift in Machine Learning. MIT Press.</w:t>
      </w:r>
    </w:p>
    <w:p w14:paraId="303BC9B4" w14:textId="77777777" w:rsidR="00C1382E" w:rsidRDefault="00C1382E" w:rsidP="00C1382E">
      <w:pPr>
        <w:pStyle w:val="Bibliography"/>
      </w:pPr>
      <w:r>
        <w:t>Richard, A.M., Judson, R.S., Houck, K.A., Grulke, C.M., Volarath, P., Thillainadarajah, I., Yang, C., Rathman, J., Martin, M.T., Wambaugh, J.F., Knudsen, T.B., Kancherla, J., Mansouri, K., Patlewicz, G., Williams, A.J., Little, S.B., Crofton, K.M., Thomas, R.S., 2016. ToxCast Chemical Landscape: Paving the Road to 21st Century Toxicology. Chem. Res. Toxicol. 29, 1225–1251. https://doi.org/10.1021/acs.chemrestox.6b00135</w:t>
      </w:r>
    </w:p>
    <w:p w14:paraId="00B5CF51" w14:textId="77777777" w:rsidR="00C1382E" w:rsidRDefault="00C1382E" w:rsidP="00C1382E">
      <w:pPr>
        <w:pStyle w:val="Bibliography"/>
      </w:pPr>
      <w:r>
        <w:t>Rong, Y., Bian, Y., Xu, T., Xie, W., Wei, Y., Huang, W., Huang, J., 2020. Self-Supervised Graph Transformer on Large-Scale Molecular Data. https://doi.org/10.48550/arXiv.2007.02835</w:t>
      </w:r>
    </w:p>
    <w:p w14:paraId="59DF107E" w14:textId="77777777" w:rsidR="00C1382E" w:rsidRDefault="00C1382E" w:rsidP="00C1382E">
      <w:pPr>
        <w:pStyle w:val="Bibliography"/>
      </w:pPr>
      <w:r>
        <w:t>Russell, W.M.S., Burch, R.L., n.d. The Principles of Humane Experimental Technique.</w:t>
      </w:r>
    </w:p>
    <w:p w14:paraId="5D88A935" w14:textId="77777777" w:rsidR="00C1382E" w:rsidRDefault="00C1382E" w:rsidP="00C1382E">
      <w:pPr>
        <w:pStyle w:val="Bibliography"/>
      </w:pPr>
      <w:r>
        <w:t>Sandve, G.K., Nekrutenko, A., Taylor, J., Hovig, E., 2013. Ten Simple Rules for Reproducible Computational Research. PLOS Comput. Biol. 9, e1003285. https://doi.org/10.1371/journal.pcbi.1003285</w:t>
      </w:r>
    </w:p>
    <w:p w14:paraId="5ED05016" w14:textId="77777777" w:rsidR="00C1382E" w:rsidRDefault="00C1382E" w:rsidP="00C1382E">
      <w:pPr>
        <w:pStyle w:val="Bibliography"/>
      </w:pPr>
      <w:r>
        <w:t>Schwöbel, J.A.H., Koleva, Y.K., Enoch, S.J., Bajot, F., Hewitt, M., Madden, J.C., Roberts, D.W., Schultz, T.W., Cronin, M.T.D., 2011. Measurement and Estimation of Electrophilic Reactivity for Predictive Toxicology. Chem. Rev. 111, 2562–2596. https://doi.org/10.1021/cr100098n</w:t>
      </w:r>
    </w:p>
    <w:p w14:paraId="789D432A" w14:textId="77777777" w:rsidR="00C1382E" w:rsidRDefault="00C1382E" w:rsidP="00C1382E">
      <w:pPr>
        <w:pStyle w:val="Bibliography"/>
      </w:pPr>
      <w:r>
        <w:t>Schymanski, E.L., Jeon, J., Gulde, R., Fenner, K., Ruff, M., Singer, H.P., Hollender, J., 2014. Identifying Small Molecules via High Resolution Mass Spectrometry: Communicating Confidence. Environ. Sci. Technol. 48, 2097–2098. https://doi.org/10.1021/es5002105</w:t>
      </w:r>
    </w:p>
    <w:p w14:paraId="4426A708" w14:textId="77777777" w:rsidR="00C1382E" w:rsidRDefault="00C1382E" w:rsidP="00C1382E">
      <w:pPr>
        <w:pStyle w:val="Bibliography"/>
      </w:pPr>
      <w:r>
        <w:t>Seinfeld, J.H., n.d. A Wiley Interscience Publication.</w:t>
      </w:r>
    </w:p>
    <w:p w14:paraId="19E2B2A7" w14:textId="77777777" w:rsidR="00C1382E" w:rsidRDefault="00C1382E" w:rsidP="00C1382E">
      <w:pPr>
        <w:pStyle w:val="Bibliography"/>
      </w:pPr>
      <w:r>
        <w:t>Seinfeld, J.H., Pandis, S.N., 2016. Atmospheric Chemistry and Physics: From Air Pollution to Climate Change. John Wiley &amp; Sons.</w:t>
      </w:r>
    </w:p>
    <w:p w14:paraId="28EC74DB" w14:textId="77777777" w:rsidR="00C1382E" w:rsidRDefault="00C1382E" w:rsidP="00C1382E">
      <w:pPr>
        <w:pStyle w:val="Bibliography"/>
      </w:pPr>
      <w:r>
        <w:t>Sheridan, R.P., Wang, W.M., Liaw, A., Ma, J., Gifford, E.M., 2016. Extreme Gradient Boosting as a Method for Quantitative Structure–Activity Relationships. J. Chem. Inf. Model. 56, 2353–2360. https://doi.org/10.1021/acs.jcim.6b00591</w:t>
      </w:r>
    </w:p>
    <w:p w14:paraId="124BB447" w14:textId="77777777" w:rsidR="00C1382E" w:rsidRDefault="00C1382E" w:rsidP="00C1382E">
      <w:pPr>
        <w:pStyle w:val="Bibliography"/>
      </w:pPr>
      <w:r>
        <w:t>Shrivastava, M., Cappa, C.D., Fan, J., Goldstein, A.H., Guenther, A.B., Jimenez, J.L., Kuang, C., Laskin, A., Martin, S.T., Ng, N.L., Petaja, T., Pierce, J.R., Rasch, P.J., Roldin, P., Seinfeld, J.H., Shilling, J., Smith, J.N., Thornton, J.A., Volkamer, R., Wang, J., Worsnop, D.R., Zaveri, R.A., Zelenyuk, A., Zhang, Q., 2017. Recent advances in understanding secondary organic aerosol: Implications for global climate forcing. Rev. Geophys. 55, 509–559. https://doi.org/10.1002/2016RG000540</w:t>
      </w:r>
    </w:p>
    <w:p w14:paraId="7D4FBC8A" w14:textId="77777777" w:rsidR="00C1382E" w:rsidRDefault="00C1382E" w:rsidP="00C1382E">
      <w:pPr>
        <w:pStyle w:val="Bibliography"/>
      </w:pPr>
      <w:r>
        <w:t>Sobus, J.R., Wambaugh, J.F., Isaacs, K.K., Williams, A.J., McEachran, A.D., Richard, A.M., Grulke, C.M., Ulrich, E.M., Rager, J.E., Strynar, M.J., Newton, S.R., 2018. Integrating tools for non-targeted analysis research and chemical safety evaluations at the US EPA. J. Expo. Sci. Environ. Epidemiol. 28, 411–426. https://doi.org/10.1038/s41370-017-0012-y</w:t>
      </w:r>
    </w:p>
    <w:p w14:paraId="7700F589" w14:textId="77777777" w:rsidR="00C1382E" w:rsidRDefault="00C1382E" w:rsidP="00C1382E">
      <w:pPr>
        <w:pStyle w:val="Bibliography"/>
      </w:pPr>
      <w:r>
        <w:t>Steinbeck, C., Han, Y., Kuhn, S., Horlacher, O., Luttmann, E., Willighagen, E., 2003. The Chemistry Development Kit (CDK):  An Open-Source Java Library for Chemo- and Bioinformatics. J. Chem. Inf. Comput. Sci. 43, 493–500. https://doi.org/10.1021/ci025584y</w:t>
      </w:r>
    </w:p>
    <w:p w14:paraId="7AD88F43" w14:textId="77777777" w:rsidR="00C1382E" w:rsidRDefault="00C1382E" w:rsidP="00C1382E">
      <w:pPr>
        <w:pStyle w:val="Bibliography"/>
      </w:pPr>
      <w:r>
        <w:t>Sugiyama, M., Jp, C.T.A., Krauledat, M., Krauledat, M., n.d. Covariate Shift Adaptation by Importance Weighted Cross Validation.</w:t>
      </w:r>
    </w:p>
    <w:p w14:paraId="60FCFF57" w14:textId="77777777" w:rsidR="00C1382E" w:rsidRDefault="00C1382E" w:rsidP="00C1382E">
      <w:pPr>
        <w:pStyle w:val="Bibliography"/>
      </w:pPr>
      <w:r>
        <w:t>Svetnik, V., Liaw, A., Tong, C., Culberson, J.C., Sheridan, R.P., Feuston, B.P., 2003. Random Forest: A Classification and Regression Tool for Compound Classification and QSAR Modeling. J. Chem. Inf. Comput. Sci. 43, 1947–1958. https://doi.org/10.1021/ci034160g</w:t>
      </w:r>
    </w:p>
    <w:p w14:paraId="64DC8C23" w14:textId="77777777" w:rsidR="00C1382E" w:rsidRDefault="00C1382E" w:rsidP="00C1382E">
      <w:pPr>
        <w:pStyle w:val="Bibliography"/>
      </w:pPr>
      <w:r>
        <w:lastRenderedPageBreak/>
        <w:t>Thangavel, P., Park, D., Lee, Y.-C., 2022. Recent Insights into Particulate Matter (PM2.5)-Mediated Toxicity in Humans: An Overview. Int. J. Environ. Res. Public. Health 19, 7511. https://doi.org/10.3390/ijerph19127511</w:t>
      </w:r>
    </w:p>
    <w:p w14:paraId="7BF90B41" w14:textId="77777777" w:rsidR="00C1382E" w:rsidRDefault="00C1382E" w:rsidP="00C1382E">
      <w:pPr>
        <w:pStyle w:val="Bibliography"/>
      </w:pPr>
      <w:r>
        <w:t>Thomas, R.S., Bahadori, T., Buckley, T.J., Cowden, J., Deisenroth, C., Dionisio, K.L., Frithsen, J.B., Grulke, C.M., Gwinn, M.R., Harrill, J.A., Higuchi, M., Houck, K.A., Hughes, M.F., Hunter, E.S., III, Isaacs, K.K., Judson, R.S., Knudsen, T.B., Lambert, J.C., Linnenbrink, M., Martin, T.M., Newton, S.R., Padilla, S., Patlewicz, G., Paul-Friedman, K., Phillips, K.A., Richard, A.M., Sams, R., Shafer, T.J., Setzer, R.W., Shah, I., Simmons, J.E., Simmons, S.O., Singh, A., Sobus, J.R., Strynar, M., Swank, A., Tornero-Valez, R., Ulrich, E.M., Villeneuve, D.L., Wambaugh, J.F., Wetmore, B.A., Williams, A.J., 2019. The Next Generation Blueprint of Computational Toxicology at the U.S. Environmental Protection Agency. Toxicol. Sci. 169, 317–332. https://doi.org/10.1093/toxsci/kfz058</w:t>
      </w:r>
    </w:p>
    <w:p w14:paraId="1C31B613" w14:textId="77777777" w:rsidR="00C1382E" w:rsidRDefault="00C1382E" w:rsidP="00C1382E">
      <w:pPr>
        <w:pStyle w:val="Bibliography"/>
      </w:pPr>
      <w:r>
        <w:t>Vousden, K.H., Lane, D.P., 2007. p53 in health and disease. Nat. Rev. Mol. Cell Biol. 8, 275–283. https://doi.org/10.1038/nrm2147</w:t>
      </w:r>
    </w:p>
    <w:p w14:paraId="3A22BB50" w14:textId="77777777" w:rsidR="00C1382E" w:rsidRDefault="00C1382E" w:rsidP="00C1382E">
      <w:pPr>
        <w:pStyle w:val="Bibliography"/>
      </w:pPr>
      <w:r>
        <w:t>Walter, M., 2022. Improving the Accuracy and Interpretability of Machine Learning Models for Toxicity Prediction (phd). University of Sheffield. https://doi.org/10/1/Walter_thesis_final_submission.pdf</w:t>
      </w:r>
    </w:p>
    <w:p w14:paraId="6178BFAE" w14:textId="77777777" w:rsidR="00C1382E" w:rsidRDefault="00C1382E" w:rsidP="00C1382E">
      <w:pPr>
        <w:pStyle w:val="Bibliography"/>
      </w:pPr>
      <w:r>
        <w:t>Wang, Y., Xiao, J., Suzek, T.O., Zhang, J., Wang, J., Bryant, S.H., 2009. PubChem: a public information system for analyzing bioactivities of small molecules. Nucleic Acids Res. 37, W623–W633. https://doi.org/10.1093/nar/gkp456</w:t>
      </w:r>
    </w:p>
    <w:p w14:paraId="705E6B52" w14:textId="77777777" w:rsidR="00C1382E" w:rsidRDefault="00C1382E" w:rsidP="00C1382E">
      <w:pPr>
        <w:pStyle w:val="Bibliography"/>
      </w:pPr>
      <w:r>
        <w:t>WHO, W., 2025. Particulate matters and its health impacts [WWW Document]. URL https://www.who.int/multi-media/details/particulate-matters-and-its-health-impacts (accessed 8.18.25).</w:t>
      </w:r>
    </w:p>
    <w:p w14:paraId="71482551" w14:textId="77777777" w:rsidR="00C1382E" w:rsidRDefault="00C1382E" w:rsidP="00C1382E">
      <w:pPr>
        <w:pStyle w:val="Bibliography"/>
      </w:pPr>
      <w:r>
        <w:t>WHO, W., 2023. Ambient (outdoor) air pollution [WWW Document]. URL https://www.who.int/news-room/fact-sheets/detail/ambient-(outdoor)-air-quality-and-health (accessed 7.28.25).</w:t>
      </w:r>
    </w:p>
    <w:p w14:paraId="77CC906E" w14:textId="77777777" w:rsidR="00C1382E" w:rsidRDefault="00C1382E" w:rsidP="00C1382E">
      <w:pPr>
        <w:pStyle w:val="Bibliography"/>
      </w:pPr>
      <w:r>
        <w:t>Wickham, H., n.d. A personal history of the tidyverse.</w:t>
      </w:r>
    </w:p>
    <w:p w14:paraId="7DCDBD79" w14:textId="77777777" w:rsidR="00C1382E" w:rsidRDefault="00C1382E" w:rsidP="00C1382E">
      <w:pPr>
        <w:pStyle w:val="Bibliography"/>
      </w:pPr>
      <w:r>
        <w:t>Wilkinson, M.D., Dumontier, M., Aalbersberg, Ij.J., Appleton, G., Axton, M., Baak, A., Blomberg, N., Boiten, J.-W., Bonino da Silva Santos, L., Bourne, P.E., Bouwman, J., Brookes, A.J., Clark, T., Crosas, M., Dillo, I., Dumon, O., Edmunds, S., Evelo, C.T., Finkers, R., Gonzalez-Beltran, A., Gray, A.J.G., Groth, P., Goble, C., Grethe, J.S., Heringa, J., ’t Hoen, P.A.C., Hooft, R., Kuhn, T., Kok, R., Kok, J., Lusher, S.J., Martone, M.E., Mons, A., Packer, A.L., Persson, B., Rocca-Serra, P., Roos, M., van Schaik, R., Sansone, S.-A., Schultes, E., Sengstag, T., Slater, T., Strawn, G., Swertz, M.A., Thompson, M., van der Lei, J., van Mulligen, E., Velterop, J., Waagmeester, A., Wittenburg, P., Wolstencroft, K., Zhao, J., Mons, B., 2016. The FAIR Guiding Principles for scientific data management and stewardship.</w:t>
      </w:r>
    </w:p>
    <w:p w14:paraId="58EAD25A" w14:textId="77777777" w:rsidR="00C1382E" w:rsidRDefault="00C1382E" w:rsidP="00C1382E">
      <w:pPr>
        <w:pStyle w:val="Bibliography"/>
      </w:pPr>
      <w:r>
        <w:t>Williams, A.J., Grulke, C.M., Edwards, J., McEachran, A.D., Mansouri, K., Baker, N.C., Patlewicz, G., Shah, I., Wambaugh, J.F., Judson, R.S., Richard, A.M., 2017. The CompTox Chemistry Dashboard: a community data resource for environmental chemistry. J. Cheminformatics 9, 61. https://doi.org/10.1186/s13321-017-0247-6</w:t>
      </w:r>
    </w:p>
    <w:p w14:paraId="4394A93A" w14:textId="77777777" w:rsidR="00C1382E" w:rsidRDefault="00C1382E" w:rsidP="00C1382E">
      <w:pPr>
        <w:pStyle w:val="Bibliography"/>
      </w:pPr>
      <w:r>
        <w:t>Witkowski, B., Gierczak, T., 2017. Characterization of the limonene oxidation products with liquid chromatography coupled to the tandem mass spectrometry. Atmos. Environ. 154, 297–307. https://doi.org/10.1016/j.atmosenv.2017.02.005</w:t>
      </w:r>
    </w:p>
    <w:p w14:paraId="392CEA71" w14:textId="77777777" w:rsidR="00C1382E" w:rsidRDefault="00C1382E" w:rsidP="00C1382E">
      <w:pPr>
        <w:pStyle w:val="Bibliography"/>
      </w:pPr>
      <w:r>
        <w:t>Wu, X., Zhou, Q., Mu, L., Hu, X., 2022. Machine learning in the identification, prediction and exploration of environmental toxicology: Challenges and perspectives. J. Hazard. Mater. 438, 129487. https://doi.org/10.1016/j.jhazmat.2022.129487</w:t>
      </w:r>
    </w:p>
    <w:p w14:paraId="0B2AB8C3" w14:textId="77777777" w:rsidR="00C1382E" w:rsidRDefault="00C1382E" w:rsidP="00C1382E">
      <w:pPr>
        <w:pStyle w:val="Bibliography"/>
      </w:pPr>
      <w:r>
        <w:t>Youden, W.J., 1950. Index for rating diagnostic tests. Cancer 3, 32–35. https://doi.org/10.1002/1097-0142(1950)3:1%253C32::AID-CNCR2820030106%253E3.0.CO;2-3</w:t>
      </w:r>
    </w:p>
    <w:p w14:paraId="00FEBDCD" w14:textId="77777777" w:rsidR="00C1382E" w:rsidRDefault="00C1382E" w:rsidP="00C1382E">
      <w:pPr>
        <w:pStyle w:val="Bibliography"/>
      </w:pPr>
      <w:r>
        <w:t>Yvan, S., 2007. (PDF) A review of feature selection techniques in bioinformatics. ResearchGate. https://doi.org/10.1093/bioinformatics/btm344</w:t>
      </w:r>
    </w:p>
    <w:p w14:paraId="47C41459" w14:textId="77777777" w:rsidR="00C1382E" w:rsidRDefault="00C1382E" w:rsidP="00C1382E">
      <w:pPr>
        <w:pStyle w:val="Bibliography"/>
      </w:pPr>
      <w:r>
        <w:lastRenderedPageBreak/>
        <w:t>Zeiger, E., 2019. The test that changed the world: The Ames test and the regulation of chemicals. Mutat. Res. Toxicol. Environ. Mutagen. 841, 43–48. https://doi.org/10.1016/j.mrgentox.2019.05.007</w:t>
      </w:r>
    </w:p>
    <w:p w14:paraId="484D80FC" w14:textId="77777777" w:rsidR="00C1382E" w:rsidRDefault="00C1382E" w:rsidP="00C1382E">
      <w:pPr>
        <w:pStyle w:val="Bibliography"/>
      </w:pPr>
      <w:r>
        <w:t>Zeron-Medina, J., Wang, X., Repapi, E., Campbell, M.R., Su, D., Castro-Giner, F., Davies, B., Peterse, E.F.P., Sacilotto, N., Walker, G.J., Terzian, T., Tomlinson, I.P., Box, N.F., Meinshausen, N., De Val, S., Bell, D.A., Bond, G.L., 2013. A Polymorphic p53 Response Element in KIT Ligand Influences Cancer Risk and Has Undergone Natural Selection. Cell 155, 410–422. https://doi.org/10.1016/j.cell.2013.09.017</w:t>
      </w:r>
    </w:p>
    <w:p w14:paraId="7347711A" w14:textId="2EC5BC68" w:rsidR="009F3870" w:rsidRPr="009F3870" w:rsidRDefault="00276C58" w:rsidP="009F3870">
      <w:r w:rsidRPr="00276C58">
        <w:rPr>
          <w:rFonts w:ascii="Times New Roman" w:hAnsi="Times New Roman" w:cs="Times New Roman"/>
          <w:sz w:val="24"/>
          <w:szCs w:val="24"/>
        </w:rPr>
        <w:fldChar w:fldCharType="end"/>
      </w:r>
    </w:p>
    <w:p w14:paraId="5FB39391" w14:textId="6FBDFDAD" w:rsidR="00827938" w:rsidRPr="003D2EE1" w:rsidRDefault="00827938">
      <w:pPr>
        <w:rPr>
          <w:rFonts w:ascii="Times New Roman" w:hAnsi="Times New Roman" w:cs="Times New Roman"/>
          <w:b/>
          <w:sz w:val="28"/>
          <w:szCs w:val="28"/>
        </w:rPr>
      </w:pPr>
      <w:r w:rsidRPr="003D2EE1">
        <w:rPr>
          <w:rFonts w:ascii="Times New Roman" w:hAnsi="Times New Roman" w:cs="Times New Roman"/>
          <w:b/>
          <w:sz w:val="28"/>
          <w:szCs w:val="28"/>
        </w:rPr>
        <w:t>A</w:t>
      </w:r>
      <w:r w:rsidR="00731928" w:rsidRPr="003D2EE1">
        <w:rPr>
          <w:rFonts w:ascii="Times New Roman" w:hAnsi="Times New Roman" w:cs="Times New Roman"/>
          <w:b/>
          <w:sz w:val="28"/>
          <w:szCs w:val="28"/>
        </w:rPr>
        <w:t>ppendix</w:t>
      </w:r>
    </w:p>
    <w:p w14:paraId="7115F18E" w14:textId="265483EE" w:rsidR="00830215" w:rsidRPr="00830215" w:rsidRDefault="008B55DA">
      <w:pPr>
        <w:rPr>
          <w:rFonts w:ascii="Times New Roman" w:hAnsi="Times New Roman" w:cs="Times New Roman"/>
          <w:b/>
          <w:sz w:val="24"/>
          <w:szCs w:val="24"/>
        </w:rPr>
      </w:pPr>
      <w:r>
        <w:rPr>
          <w:rFonts w:ascii="Times New Roman" w:hAnsi="Times New Roman" w:cs="Times New Roman"/>
          <w:b/>
          <w:sz w:val="24"/>
          <w:szCs w:val="24"/>
        </w:rPr>
        <w:t xml:space="preserve">Table1: </w:t>
      </w:r>
      <w:r w:rsidRPr="008B55DA">
        <w:rPr>
          <w:rFonts w:ascii="Times New Roman" w:hAnsi="Times New Roman" w:cs="Times New Roman"/>
          <w:b/>
          <w:sz w:val="24"/>
          <w:szCs w:val="24"/>
        </w:rPr>
        <w:t xml:space="preserve">Training results for </w:t>
      </w:r>
      <w:proofErr w:type="spellStart"/>
      <w:r w:rsidRPr="008B55DA">
        <w:rPr>
          <w:rFonts w:ascii="Times New Roman" w:hAnsi="Times New Roman" w:cs="Times New Roman"/>
          <w:b/>
          <w:sz w:val="24"/>
          <w:szCs w:val="24"/>
        </w:rPr>
        <w:t>XGBoost</w:t>
      </w:r>
      <w:proofErr w:type="spellEnd"/>
      <w:r w:rsidRPr="008B55DA">
        <w:rPr>
          <w:rFonts w:ascii="Times New Roman" w:hAnsi="Times New Roman" w:cs="Times New Roman"/>
          <w:b/>
          <w:sz w:val="24"/>
          <w:szCs w:val="24"/>
        </w:rPr>
        <w:t xml:space="preserve"> models with different hyperparameters (</w:t>
      </w:r>
      <w:proofErr w:type="spellStart"/>
      <w:r w:rsidRPr="008B55DA">
        <w:rPr>
          <w:rFonts w:ascii="Times New Roman" w:hAnsi="Times New Roman" w:cs="Times New Roman"/>
          <w:b/>
          <w:sz w:val="24"/>
          <w:szCs w:val="24"/>
        </w:rPr>
        <w:t>nrounds</w:t>
      </w:r>
      <w:proofErr w:type="spellEnd"/>
      <w:r w:rsidRPr="008B55DA">
        <w:rPr>
          <w:rFonts w:ascii="Times New Roman" w:hAnsi="Times New Roman" w:cs="Times New Roman"/>
          <w:b/>
          <w:sz w:val="24"/>
          <w:szCs w:val="24"/>
        </w:rPr>
        <w:t xml:space="preserve"> = 100, 200, 300).</w:t>
      </w:r>
    </w:p>
    <w:tbl>
      <w:tblPr>
        <w:tblStyle w:val="TableGrid"/>
        <w:tblW w:w="9073" w:type="dxa"/>
        <w:jc w:val="center"/>
        <w:tblLook w:val="04A0" w:firstRow="1" w:lastRow="0" w:firstColumn="1" w:lastColumn="0" w:noHBand="0" w:noVBand="1"/>
      </w:tblPr>
      <w:tblGrid>
        <w:gridCol w:w="2553"/>
        <w:gridCol w:w="2466"/>
        <w:gridCol w:w="2294"/>
        <w:gridCol w:w="1760"/>
      </w:tblGrid>
      <w:tr w:rsidR="00E4128B" w14:paraId="07C011DF" w14:textId="77777777" w:rsidTr="00E92930">
        <w:trPr>
          <w:trHeight w:val="384"/>
          <w:jc w:val="center"/>
        </w:trPr>
        <w:tc>
          <w:tcPr>
            <w:tcW w:w="2553" w:type="dxa"/>
          </w:tcPr>
          <w:p w14:paraId="5489F942" w14:textId="43D158C9" w:rsidR="00E4128B" w:rsidRDefault="00E4128B">
            <w:pPr>
              <w:rPr>
                <w:rFonts w:ascii="Times New Roman" w:hAnsi="Times New Roman" w:cs="Times New Roman"/>
                <w:b/>
                <w:sz w:val="24"/>
                <w:szCs w:val="24"/>
              </w:rPr>
            </w:pPr>
            <w:r>
              <w:rPr>
                <w:rFonts w:ascii="Times New Roman" w:hAnsi="Times New Roman" w:cs="Times New Roman"/>
                <w:b/>
                <w:sz w:val="24"/>
                <w:szCs w:val="24"/>
              </w:rPr>
              <w:t>Metric</w:t>
            </w:r>
          </w:p>
        </w:tc>
        <w:tc>
          <w:tcPr>
            <w:tcW w:w="2466" w:type="dxa"/>
          </w:tcPr>
          <w:p w14:paraId="4C2C2CF9" w14:textId="5DE80434"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n</w:t>
            </w:r>
            <w:r w:rsidR="00E4128B">
              <w:rPr>
                <w:rFonts w:ascii="Times New Roman" w:hAnsi="Times New Roman" w:cs="Times New Roman"/>
                <w:b/>
                <w:sz w:val="24"/>
                <w:szCs w:val="24"/>
              </w:rPr>
              <w:t>rounds</w:t>
            </w:r>
            <w:proofErr w:type="spellEnd"/>
            <w:r w:rsidR="00E4128B">
              <w:rPr>
                <w:rFonts w:ascii="Times New Roman" w:hAnsi="Times New Roman" w:cs="Times New Roman"/>
                <w:b/>
                <w:sz w:val="24"/>
                <w:szCs w:val="24"/>
              </w:rPr>
              <w:t xml:space="preserve"> = 100</w:t>
            </w:r>
          </w:p>
        </w:tc>
        <w:tc>
          <w:tcPr>
            <w:tcW w:w="2294" w:type="dxa"/>
          </w:tcPr>
          <w:p w14:paraId="55C617AF" w14:textId="35EF3927"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200</w:t>
            </w:r>
          </w:p>
        </w:tc>
        <w:tc>
          <w:tcPr>
            <w:tcW w:w="1760" w:type="dxa"/>
          </w:tcPr>
          <w:p w14:paraId="2B877C80" w14:textId="7FA45075"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300</w:t>
            </w:r>
          </w:p>
        </w:tc>
      </w:tr>
      <w:tr w:rsidR="00E4128B" w14:paraId="2E120DC9" w14:textId="77777777" w:rsidTr="00E92930">
        <w:trPr>
          <w:trHeight w:val="384"/>
          <w:jc w:val="center"/>
        </w:trPr>
        <w:tc>
          <w:tcPr>
            <w:tcW w:w="2553" w:type="dxa"/>
          </w:tcPr>
          <w:p w14:paraId="6E7A438B" w14:textId="3B235BC0" w:rsidR="00E4128B" w:rsidRDefault="00E4128B">
            <w:pPr>
              <w:rPr>
                <w:rFonts w:ascii="Times New Roman" w:hAnsi="Times New Roman" w:cs="Times New Roman"/>
                <w:b/>
                <w:sz w:val="24"/>
                <w:szCs w:val="24"/>
              </w:rPr>
            </w:pPr>
            <w:r>
              <w:rPr>
                <w:rFonts w:ascii="Times New Roman" w:hAnsi="Times New Roman" w:cs="Times New Roman"/>
                <w:b/>
                <w:sz w:val="24"/>
                <w:szCs w:val="24"/>
              </w:rPr>
              <w:t xml:space="preserve">Best </w:t>
            </w:r>
            <w:proofErr w:type="spellStart"/>
            <w:r>
              <w:rPr>
                <w:rFonts w:ascii="Times New Roman" w:hAnsi="Times New Roman" w:cs="Times New Roman"/>
                <w:b/>
                <w:sz w:val="24"/>
                <w:szCs w:val="24"/>
              </w:rPr>
              <w:t>max_dep</w:t>
            </w:r>
            <w:r w:rsidR="00C22198">
              <w:rPr>
                <w:rFonts w:ascii="Times New Roman" w:hAnsi="Times New Roman" w:cs="Times New Roman"/>
                <w:b/>
                <w:sz w:val="24"/>
                <w:szCs w:val="24"/>
              </w:rPr>
              <w:t>th</w:t>
            </w:r>
            <w:proofErr w:type="spellEnd"/>
          </w:p>
        </w:tc>
        <w:tc>
          <w:tcPr>
            <w:tcW w:w="2466" w:type="dxa"/>
          </w:tcPr>
          <w:p w14:paraId="637E19CA" w14:textId="5683B69B"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6</w:t>
            </w:r>
          </w:p>
        </w:tc>
        <w:tc>
          <w:tcPr>
            <w:tcW w:w="2294" w:type="dxa"/>
          </w:tcPr>
          <w:p w14:paraId="77B0429B" w14:textId="16013AB1"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c>
          <w:tcPr>
            <w:tcW w:w="1760" w:type="dxa"/>
          </w:tcPr>
          <w:p w14:paraId="3FF8278C" w14:textId="48355EB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r>
      <w:tr w:rsidR="00E4128B" w14:paraId="25904422" w14:textId="77777777" w:rsidTr="00E92930">
        <w:trPr>
          <w:trHeight w:val="368"/>
          <w:jc w:val="center"/>
        </w:trPr>
        <w:tc>
          <w:tcPr>
            <w:tcW w:w="2553" w:type="dxa"/>
          </w:tcPr>
          <w:p w14:paraId="05A7AF64" w14:textId="1CF64237" w:rsidR="00E4128B" w:rsidRDefault="00C22198">
            <w:pPr>
              <w:rPr>
                <w:rFonts w:ascii="Times New Roman" w:hAnsi="Times New Roman" w:cs="Times New Roman"/>
                <w:b/>
                <w:sz w:val="24"/>
                <w:szCs w:val="24"/>
              </w:rPr>
            </w:pPr>
            <w:r>
              <w:rPr>
                <w:rFonts w:ascii="Times New Roman" w:hAnsi="Times New Roman" w:cs="Times New Roman"/>
                <w:b/>
                <w:sz w:val="24"/>
                <w:szCs w:val="24"/>
              </w:rPr>
              <w:t>Best eta</w:t>
            </w:r>
          </w:p>
        </w:tc>
        <w:tc>
          <w:tcPr>
            <w:tcW w:w="2466" w:type="dxa"/>
          </w:tcPr>
          <w:p w14:paraId="0D003ADD" w14:textId="7ADA781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2294" w:type="dxa"/>
          </w:tcPr>
          <w:p w14:paraId="5CDEF837" w14:textId="157F0742"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1760" w:type="dxa"/>
          </w:tcPr>
          <w:p w14:paraId="70E53E34" w14:textId="6ED6CF7E"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w:t>
            </w:r>
            <w:r w:rsidR="00BE696B" w:rsidRPr="00FA2C7D">
              <w:rPr>
                <w:rFonts w:ascii="Times New Roman" w:hAnsi="Times New Roman" w:cs="Times New Roman"/>
                <w:bCs/>
                <w:sz w:val="24"/>
                <w:szCs w:val="24"/>
              </w:rPr>
              <w:t>.01</w:t>
            </w:r>
          </w:p>
        </w:tc>
      </w:tr>
      <w:tr w:rsidR="00E4128B" w14:paraId="75FB2025" w14:textId="77777777" w:rsidTr="00E92930">
        <w:trPr>
          <w:trHeight w:val="384"/>
          <w:jc w:val="center"/>
        </w:trPr>
        <w:tc>
          <w:tcPr>
            <w:tcW w:w="2553" w:type="dxa"/>
          </w:tcPr>
          <w:p w14:paraId="2A928DEA" w14:textId="45C3B0F8" w:rsidR="00E4128B" w:rsidRDefault="00BE696B">
            <w:pPr>
              <w:rPr>
                <w:rFonts w:ascii="Times New Roman" w:hAnsi="Times New Roman" w:cs="Times New Roman"/>
                <w:b/>
                <w:sz w:val="24"/>
                <w:szCs w:val="24"/>
              </w:rPr>
            </w:pPr>
            <w:r>
              <w:rPr>
                <w:rFonts w:ascii="Times New Roman" w:hAnsi="Times New Roman" w:cs="Times New Roman"/>
                <w:b/>
                <w:sz w:val="24"/>
                <w:szCs w:val="24"/>
              </w:rPr>
              <w:t>Best gamma</w:t>
            </w:r>
          </w:p>
        </w:tc>
        <w:tc>
          <w:tcPr>
            <w:tcW w:w="2466" w:type="dxa"/>
          </w:tcPr>
          <w:p w14:paraId="535B2160" w14:textId="7F68FFFE"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2294" w:type="dxa"/>
          </w:tcPr>
          <w:p w14:paraId="6A1C31C5" w14:textId="7A31B4AC"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1760" w:type="dxa"/>
          </w:tcPr>
          <w:p w14:paraId="56AE40DC" w14:textId="55F959FD"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E4128B" w14:paraId="60AB68F9" w14:textId="77777777" w:rsidTr="00E92930">
        <w:trPr>
          <w:trHeight w:val="384"/>
          <w:jc w:val="center"/>
        </w:trPr>
        <w:tc>
          <w:tcPr>
            <w:tcW w:w="2553" w:type="dxa"/>
          </w:tcPr>
          <w:p w14:paraId="3E0D1EAE" w14:textId="6103F780"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Colsample_bytree</w:t>
            </w:r>
            <w:proofErr w:type="spellEnd"/>
          </w:p>
        </w:tc>
        <w:tc>
          <w:tcPr>
            <w:tcW w:w="2466" w:type="dxa"/>
          </w:tcPr>
          <w:p w14:paraId="185EE124" w14:textId="058923B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0AEFD316" w14:textId="1D473D1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2D819E87" w14:textId="3FD8AA6E"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1A81198A" w14:textId="77777777" w:rsidTr="00E92930">
        <w:trPr>
          <w:trHeight w:val="384"/>
          <w:jc w:val="center"/>
        </w:trPr>
        <w:tc>
          <w:tcPr>
            <w:tcW w:w="2553" w:type="dxa"/>
          </w:tcPr>
          <w:p w14:paraId="2AE700AF" w14:textId="0C627DBF"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min_child_weight</w:t>
            </w:r>
            <w:proofErr w:type="spellEnd"/>
          </w:p>
        </w:tc>
        <w:tc>
          <w:tcPr>
            <w:tcW w:w="2466" w:type="dxa"/>
          </w:tcPr>
          <w:p w14:paraId="7B120673" w14:textId="397EB9A7"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2294" w:type="dxa"/>
          </w:tcPr>
          <w:p w14:paraId="7D8E518D" w14:textId="4DA512C6"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1760" w:type="dxa"/>
          </w:tcPr>
          <w:p w14:paraId="57DB7E17" w14:textId="50CE02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E4128B" w14:paraId="7758221F" w14:textId="77777777" w:rsidTr="00E92930">
        <w:trPr>
          <w:trHeight w:val="384"/>
          <w:jc w:val="center"/>
        </w:trPr>
        <w:tc>
          <w:tcPr>
            <w:tcW w:w="2553" w:type="dxa"/>
          </w:tcPr>
          <w:p w14:paraId="65BD8D29" w14:textId="570F38AB" w:rsidR="00E4128B" w:rsidRDefault="00017A75">
            <w:pPr>
              <w:rPr>
                <w:rFonts w:ascii="Times New Roman" w:hAnsi="Times New Roman" w:cs="Times New Roman"/>
                <w:b/>
                <w:sz w:val="24"/>
                <w:szCs w:val="24"/>
              </w:rPr>
            </w:pPr>
            <w:r>
              <w:rPr>
                <w:rFonts w:ascii="Times New Roman" w:hAnsi="Times New Roman" w:cs="Times New Roman"/>
                <w:b/>
                <w:sz w:val="24"/>
                <w:szCs w:val="24"/>
              </w:rPr>
              <w:t>subsample</w:t>
            </w:r>
          </w:p>
        </w:tc>
        <w:tc>
          <w:tcPr>
            <w:tcW w:w="2466" w:type="dxa"/>
          </w:tcPr>
          <w:p w14:paraId="33DD496B" w14:textId="4B4F50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4B565A73" w14:textId="2BDCA17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4AD8B9AE" w14:textId="6E49B66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507D9A26" w14:textId="77777777" w:rsidTr="00E92930">
        <w:trPr>
          <w:trHeight w:val="384"/>
          <w:jc w:val="center"/>
        </w:trPr>
        <w:tc>
          <w:tcPr>
            <w:tcW w:w="2553" w:type="dxa"/>
          </w:tcPr>
          <w:p w14:paraId="0B21FE45" w14:textId="7825513D" w:rsidR="00E4128B" w:rsidRDefault="00017A75">
            <w:pPr>
              <w:rPr>
                <w:rFonts w:ascii="Times New Roman" w:hAnsi="Times New Roman" w:cs="Times New Roman"/>
                <w:b/>
                <w:sz w:val="24"/>
                <w:szCs w:val="24"/>
              </w:rPr>
            </w:pPr>
            <w:r>
              <w:rPr>
                <w:rFonts w:ascii="Times New Roman" w:hAnsi="Times New Roman" w:cs="Times New Roman"/>
                <w:b/>
                <w:sz w:val="24"/>
                <w:szCs w:val="24"/>
              </w:rPr>
              <w:t>Accuracy</w:t>
            </w:r>
          </w:p>
        </w:tc>
        <w:tc>
          <w:tcPr>
            <w:tcW w:w="2466" w:type="dxa"/>
          </w:tcPr>
          <w:p w14:paraId="32244C0C" w14:textId="2C0A91CD"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79.02%</w:t>
            </w:r>
          </w:p>
        </w:tc>
        <w:tc>
          <w:tcPr>
            <w:tcW w:w="2294" w:type="dxa"/>
          </w:tcPr>
          <w:p w14:paraId="35863DEE" w14:textId="1DDD6F63"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64.34</w:t>
            </w:r>
            <w:r w:rsidR="009B24EB" w:rsidRPr="00FA2C7D">
              <w:rPr>
                <w:rFonts w:ascii="Times New Roman" w:hAnsi="Times New Roman" w:cs="Times New Roman"/>
                <w:bCs/>
                <w:sz w:val="24"/>
                <w:szCs w:val="24"/>
              </w:rPr>
              <w:t>%</w:t>
            </w:r>
          </w:p>
        </w:tc>
        <w:tc>
          <w:tcPr>
            <w:tcW w:w="1760" w:type="dxa"/>
          </w:tcPr>
          <w:p w14:paraId="7A029791" w14:textId="1BE9958A"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43%</w:t>
            </w:r>
          </w:p>
        </w:tc>
      </w:tr>
      <w:tr w:rsidR="00E4128B" w14:paraId="16F0ABC2" w14:textId="77777777" w:rsidTr="00E92930">
        <w:trPr>
          <w:trHeight w:val="368"/>
          <w:jc w:val="center"/>
        </w:trPr>
        <w:tc>
          <w:tcPr>
            <w:tcW w:w="2553" w:type="dxa"/>
          </w:tcPr>
          <w:p w14:paraId="7D8F8309" w14:textId="20A67CBA" w:rsidR="00E4128B" w:rsidRDefault="00A80675">
            <w:pPr>
              <w:rPr>
                <w:rFonts w:ascii="Times New Roman" w:hAnsi="Times New Roman" w:cs="Times New Roman"/>
                <w:b/>
                <w:sz w:val="24"/>
                <w:szCs w:val="24"/>
              </w:rPr>
            </w:pPr>
            <w:r>
              <w:rPr>
                <w:rFonts w:ascii="Times New Roman" w:hAnsi="Times New Roman" w:cs="Times New Roman"/>
                <w:b/>
                <w:sz w:val="24"/>
                <w:szCs w:val="24"/>
              </w:rPr>
              <w:t>Sensitivity (</w:t>
            </w:r>
            <w:r w:rsidR="009B24EB">
              <w:rPr>
                <w:rFonts w:ascii="Times New Roman" w:hAnsi="Times New Roman" w:cs="Times New Roman"/>
                <w:b/>
                <w:sz w:val="24"/>
                <w:szCs w:val="24"/>
              </w:rPr>
              <w:t>Recall)</w:t>
            </w:r>
          </w:p>
        </w:tc>
        <w:tc>
          <w:tcPr>
            <w:tcW w:w="2466" w:type="dxa"/>
          </w:tcPr>
          <w:p w14:paraId="05A2EB4E" w14:textId="5A819081"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67%</w:t>
            </w:r>
          </w:p>
        </w:tc>
        <w:tc>
          <w:tcPr>
            <w:tcW w:w="2294" w:type="dxa"/>
          </w:tcPr>
          <w:p w14:paraId="5629CCB4" w14:textId="4A615F06"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7.50%</w:t>
            </w:r>
          </w:p>
        </w:tc>
        <w:tc>
          <w:tcPr>
            <w:tcW w:w="1760" w:type="dxa"/>
          </w:tcPr>
          <w:p w14:paraId="1C9EE62A" w14:textId="008A60B8"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3.33%</w:t>
            </w:r>
          </w:p>
        </w:tc>
      </w:tr>
      <w:tr w:rsidR="00E4128B" w14:paraId="3A96420F" w14:textId="77777777" w:rsidTr="00E92930">
        <w:trPr>
          <w:trHeight w:val="384"/>
          <w:jc w:val="center"/>
        </w:trPr>
        <w:tc>
          <w:tcPr>
            <w:tcW w:w="2553" w:type="dxa"/>
          </w:tcPr>
          <w:p w14:paraId="29F9E46E" w14:textId="78019678" w:rsidR="00E4128B" w:rsidRDefault="00A80675">
            <w:pPr>
              <w:rPr>
                <w:rFonts w:ascii="Times New Roman" w:hAnsi="Times New Roman" w:cs="Times New Roman"/>
                <w:b/>
                <w:sz w:val="24"/>
                <w:szCs w:val="24"/>
              </w:rPr>
            </w:pPr>
            <w:r>
              <w:rPr>
                <w:rFonts w:ascii="Times New Roman" w:hAnsi="Times New Roman" w:cs="Times New Roman"/>
                <w:b/>
                <w:sz w:val="24"/>
                <w:szCs w:val="24"/>
              </w:rPr>
              <w:t>Specific</w:t>
            </w:r>
            <w:r w:rsidR="00DB313D">
              <w:rPr>
                <w:rFonts w:ascii="Times New Roman" w:hAnsi="Times New Roman" w:cs="Times New Roman"/>
                <w:b/>
                <w:sz w:val="24"/>
                <w:szCs w:val="24"/>
              </w:rPr>
              <w:t>ity</w:t>
            </w:r>
          </w:p>
        </w:tc>
        <w:tc>
          <w:tcPr>
            <w:tcW w:w="2466" w:type="dxa"/>
          </w:tcPr>
          <w:p w14:paraId="72BD1737" w14:textId="4C660784"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81.51%</w:t>
            </w:r>
          </w:p>
        </w:tc>
        <w:tc>
          <w:tcPr>
            <w:tcW w:w="2294" w:type="dxa"/>
          </w:tcPr>
          <w:p w14:paraId="5B308F37" w14:textId="7331BF0C"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59.66%</w:t>
            </w:r>
          </w:p>
        </w:tc>
        <w:tc>
          <w:tcPr>
            <w:tcW w:w="1760" w:type="dxa"/>
          </w:tcPr>
          <w:p w14:paraId="70F32318" w14:textId="412D3A51" w:rsidR="003E2BC6"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63.03%</w:t>
            </w:r>
          </w:p>
        </w:tc>
      </w:tr>
      <w:tr w:rsidR="00E4128B" w14:paraId="76F89788" w14:textId="77777777" w:rsidTr="00E92930">
        <w:trPr>
          <w:trHeight w:val="384"/>
          <w:jc w:val="center"/>
        </w:trPr>
        <w:tc>
          <w:tcPr>
            <w:tcW w:w="2553" w:type="dxa"/>
          </w:tcPr>
          <w:p w14:paraId="31711A7C" w14:textId="04416E8C" w:rsidR="00E4128B" w:rsidRDefault="003E2BC6">
            <w:pPr>
              <w:rPr>
                <w:rFonts w:ascii="Times New Roman" w:hAnsi="Times New Roman" w:cs="Times New Roman"/>
                <w:b/>
                <w:sz w:val="24"/>
                <w:szCs w:val="24"/>
              </w:rPr>
            </w:pPr>
            <w:r>
              <w:rPr>
                <w:rFonts w:ascii="Times New Roman" w:hAnsi="Times New Roman" w:cs="Times New Roman"/>
                <w:b/>
                <w:sz w:val="24"/>
                <w:szCs w:val="24"/>
              </w:rPr>
              <w:t>Precision (PPV)</w:t>
            </w:r>
          </w:p>
        </w:tc>
        <w:tc>
          <w:tcPr>
            <w:tcW w:w="2466" w:type="dxa"/>
          </w:tcPr>
          <w:p w14:paraId="5B11C323" w14:textId="0CFF80AF"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42.11%</w:t>
            </w:r>
          </w:p>
        </w:tc>
        <w:tc>
          <w:tcPr>
            <w:tcW w:w="2294" w:type="dxa"/>
          </w:tcPr>
          <w:p w14:paraId="5378097A" w14:textId="35A318CD"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30.43%</w:t>
            </w:r>
          </w:p>
        </w:tc>
        <w:tc>
          <w:tcPr>
            <w:tcW w:w="1760" w:type="dxa"/>
          </w:tcPr>
          <w:p w14:paraId="3F107F83" w14:textId="67D2F362" w:rsidR="00E4128B" w:rsidRPr="00FA2C7D" w:rsidRDefault="00A91B35">
            <w:pPr>
              <w:rPr>
                <w:rFonts w:ascii="Times New Roman" w:hAnsi="Times New Roman" w:cs="Times New Roman"/>
                <w:bCs/>
                <w:sz w:val="24"/>
                <w:szCs w:val="24"/>
              </w:rPr>
            </w:pPr>
            <w:r w:rsidRPr="00FA2C7D">
              <w:rPr>
                <w:rFonts w:ascii="Times New Roman" w:hAnsi="Times New Roman" w:cs="Times New Roman"/>
                <w:bCs/>
                <w:sz w:val="24"/>
                <w:szCs w:val="24"/>
              </w:rPr>
              <w:t>31.25%</w:t>
            </w:r>
          </w:p>
        </w:tc>
      </w:tr>
      <w:tr w:rsidR="00E4128B" w14:paraId="347BFDEE" w14:textId="77777777" w:rsidTr="00E92930">
        <w:trPr>
          <w:trHeight w:val="769"/>
          <w:jc w:val="center"/>
        </w:trPr>
        <w:tc>
          <w:tcPr>
            <w:tcW w:w="2553" w:type="dxa"/>
          </w:tcPr>
          <w:p w14:paraId="39DA3F88" w14:textId="54E22C9F" w:rsidR="00E4128B" w:rsidRDefault="00A91B35">
            <w:pPr>
              <w:rPr>
                <w:rFonts w:ascii="Times New Roman" w:hAnsi="Times New Roman" w:cs="Times New Roman"/>
                <w:b/>
                <w:sz w:val="24"/>
                <w:szCs w:val="24"/>
              </w:rPr>
            </w:pPr>
            <w:r>
              <w:rPr>
                <w:rFonts w:ascii="Times New Roman" w:hAnsi="Times New Roman" w:cs="Times New Roman"/>
                <w:b/>
                <w:sz w:val="24"/>
                <w:szCs w:val="24"/>
              </w:rPr>
              <w:t>Negative Predictive Value (NPV)</w:t>
            </w:r>
          </w:p>
        </w:tc>
        <w:tc>
          <w:tcPr>
            <w:tcW w:w="2466" w:type="dxa"/>
          </w:tcPr>
          <w:p w14:paraId="04C41974" w14:textId="1DA27B32"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2.38%</w:t>
            </w:r>
          </w:p>
        </w:tc>
        <w:tc>
          <w:tcPr>
            <w:tcW w:w="2294" w:type="dxa"/>
          </w:tcPr>
          <w:p w14:paraId="721130D5" w14:textId="1616929A"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5.95%</w:t>
            </w:r>
          </w:p>
        </w:tc>
        <w:tc>
          <w:tcPr>
            <w:tcW w:w="1760" w:type="dxa"/>
          </w:tcPr>
          <w:p w14:paraId="188B5657" w14:textId="008E8434"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4.94%</w:t>
            </w:r>
          </w:p>
        </w:tc>
      </w:tr>
      <w:tr w:rsidR="00E4128B" w14:paraId="3CFAC1E4" w14:textId="77777777" w:rsidTr="00E92930">
        <w:trPr>
          <w:trHeight w:val="384"/>
          <w:jc w:val="center"/>
        </w:trPr>
        <w:tc>
          <w:tcPr>
            <w:tcW w:w="2553" w:type="dxa"/>
          </w:tcPr>
          <w:p w14:paraId="13C96164" w14:textId="5B7C5412" w:rsidR="00E4128B" w:rsidRDefault="00D2721A">
            <w:pPr>
              <w:rPr>
                <w:rFonts w:ascii="Times New Roman" w:hAnsi="Times New Roman" w:cs="Times New Roman"/>
                <w:b/>
                <w:sz w:val="24"/>
                <w:szCs w:val="24"/>
              </w:rPr>
            </w:pPr>
            <w:r>
              <w:rPr>
                <w:rFonts w:ascii="Times New Roman" w:hAnsi="Times New Roman" w:cs="Times New Roman"/>
                <w:b/>
                <w:sz w:val="24"/>
                <w:szCs w:val="24"/>
              </w:rPr>
              <w:t>Balanced Accuracy</w:t>
            </w:r>
          </w:p>
        </w:tc>
        <w:tc>
          <w:tcPr>
            <w:tcW w:w="2466" w:type="dxa"/>
          </w:tcPr>
          <w:p w14:paraId="2FA9E935" w14:textId="5534EE64"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4.09%</w:t>
            </w:r>
          </w:p>
        </w:tc>
        <w:tc>
          <w:tcPr>
            <w:tcW w:w="2294" w:type="dxa"/>
          </w:tcPr>
          <w:p w14:paraId="246472B8" w14:textId="21D7E93D"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58%</w:t>
            </w:r>
          </w:p>
        </w:tc>
        <w:tc>
          <w:tcPr>
            <w:tcW w:w="1760" w:type="dxa"/>
          </w:tcPr>
          <w:p w14:paraId="3C91B5DD" w14:textId="5F6F5082"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w:t>
            </w:r>
            <w:r w:rsidR="00B567D3" w:rsidRPr="00FA2C7D">
              <w:rPr>
                <w:rFonts w:ascii="Times New Roman" w:hAnsi="Times New Roman" w:cs="Times New Roman"/>
                <w:bCs/>
                <w:sz w:val="24"/>
                <w:szCs w:val="24"/>
              </w:rPr>
              <w:t>18%</w:t>
            </w:r>
          </w:p>
        </w:tc>
      </w:tr>
      <w:tr w:rsidR="00E4128B" w14:paraId="58791F69" w14:textId="77777777" w:rsidTr="00E92930">
        <w:trPr>
          <w:trHeight w:val="384"/>
          <w:jc w:val="center"/>
        </w:trPr>
        <w:tc>
          <w:tcPr>
            <w:tcW w:w="2553" w:type="dxa"/>
          </w:tcPr>
          <w:p w14:paraId="7AED232A" w14:textId="5E4060C6" w:rsidR="00E4128B" w:rsidRDefault="00B567D3">
            <w:pPr>
              <w:rPr>
                <w:rFonts w:ascii="Times New Roman" w:hAnsi="Times New Roman" w:cs="Times New Roman"/>
                <w:b/>
                <w:sz w:val="24"/>
                <w:szCs w:val="24"/>
              </w:rPr>
            </w:pPr>
            <w:r>
              <w:rPr>
                <w:rFonts w:ascii="Times New Roman" w:hAnsi="Times New Roman" w:cs="Times New Roman"/>
                <w:b/>
                <w:sz w:val="24"/>
                <w:szCs w:val="24"/>
              </w:rPr>
              <w:t>Kappa</w:t>
            </w:r>
          </w:p>
        </w:tc>
        <w:tc>
          <w:tcPr>
            <w:tcW w:w="2466" w:type="dxa"/>
          </w:tcPr>
          <w:p w14:paraId="766AEC34" w14:textId="4AE99DB1"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3908</w:t>
            </w:r>
          </w:p>
        </w:tc>
        <w:tc>
          <w:tcPr>
            <w:tcW w:w="2294" w:type="dxa"/>
          </w:tcPr>
          <w:p w14:paraId="7EF48118" w14:textId="6CFDA00E"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698</w:t>
            </w:r>
          </w:p>
        </w:tc>
        <w:tc>
          <w:tcPr>
            <w:tcW w:w="1760" w:type="dxa"/>
          </w:tcPr>
          <w:p w14:paraId="05097FD1" w14:textId="173897A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784</w:t>
            </w:r>
          </w:p>
        </w:tc>
      </w:tr>
      <w:tr w:rsidR="00E4128B" w14:paraId="6C44A396" w14:textId="77777777" w:rsidTr="00E92930">
        <w:trPr>
          <w:trHeight w:val="368"/>
          <w:jc w:val="center"/>
        </w:trPr>
        <w:tc>
          <w:tcPr>
            <w:tcW w:w="2553" w:type="dxa"/>
          </w:tcPr>
          <w:p w14:paraId="39B6D89C" w14:textId="43FEEB7A" w:rsidR="00E4128B" w:rsidRDefault="00B567D3">
            <w:pPr>
              <w:rPr>
                <w:rFonts w:ascii="Times New Roman" w:hAnsi="Times New Roman" w:cs="Times New Roman"/>
                <w:b/>
                <w:sz w:val="24"/>
                <w:szCs w:val="24"/>
              </w:rPr>
            </w:pPr>
            <w:r>
              <w:rPr>
                <w:rFonts w:ascii="Times New Roman" w:hAnsi="Times New Roman" w:cs="Times New Roman"/>
                <w:b/>
                <w:sz w:val="24"/>
                <w:szCs w:val="24"/>
              </w:rPr>
              <w:t>True Positive</w:t>
            </w:r>
            <w:r w:rsidR="00CE5E5E">
              <w:rPr>
                <w:rFonts w:ascii="Times New Roman" w:hAnsi="Times New Roman" w:cs="Times New Roman"/>
                <w:b/>
                <w:sz w:val="24"/>
                <w:szCs w:val="24"/>
              </w:rPr>
              <w:t>s</w:t>
            </w:r>
            <w:r>
              <w:rPr>
                <w:rFonts w:ascii="Times New Roman" w:hAnsi="Times New Roman" w:cs="Times New Roman"/>
                <w:b/>
                <w:sz w:val="24"/>
                <w:szCs w:val="24"/>
              </w:rPr>
              <w:t xml:space="preserve"> (TP)</w:t>
            </w:r>
          </w:p>
        </w:tc>
        <w:tc>
          <w:tcPr>
            <w:tcW w:w="2466" w:type="dxa"/>
          </w:tcPr>
          <w:p w14:paraId="36A0ADDE" w14:textId="6C6B848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16</w:t>
            </w:r>
          </w:p>
        </w:tc>
        <w:tc>
          <w:tcPr>
            <w:tcW w:w="2294" w:type="dxa"/>
          </w:tcPr>
          <w:p w14:paraId="4D3AE548" w14:textId="0BB3BF9C"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21</w:t>
            </w:r>
          </w:p>
        </w:tc>
        <w:tc>
          <w:tcPr>
            <w:tcW w:w="1760" w:type="dxa"/>
          </w:tcPr>
          <w:p w14:paraId="677AC782" w14:textId="1C39DD29"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0</w:t>
            </w:r>
          </w:p>
        </w:tc>
      </w:tr>
      <w:tr w:rsidR="00E4128B" w14:paraId="6911508D" w14:textId="77777777" w:rsidTr="00E92930">
        <w:trPr>
          <w:trHeight w:val="384"/>
          <w:jc w:val="center"/>
        </w:trPr>
        <w:tc>
          <w:tcPr>
            <w:tcW w:w="2553" w:type="dxa"/>
          </w:tcPr>
          <w:p w14:paraId="204497C6" w14:textId="5BBFA560" w:rsidR="00E4128B" w:rsidRDefault="00CE5E5E">
            <w:pPr>
              <w:rPr>
                <w:rFonts w:ascii="Times New Roman" w:hAnsi="Times New Roman" w:cs="Times New Roman"/>
                <w:b/>
                <w:sz w:val="24"/>
                <w:szCs w:val="24"/>
              </w:rPr>
            </w:pPr>
            <w:r>
              <w:rPr>
                <w:rFonts w:ascii="Times New Roman" w:hAnsi="Times New Roman" w:cs="Times New Roman"/>
                <w:b/>
                <w:sz w:val="24"/>
                <w:szCs w:val="24"/>
              </w:rPr>
              <w:t>False Positives (FP)</w:t>
            </w:r>
          </w:p>
        </w:tc>
        <w:tc>
          <w:tcPr>
            <w:tcW w:w="2466" w:type="dxa"/>
          </w:tcPr>
          <w:p w14:paraId="027F3829" w14:textId="2482E603"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2</w:t>
            </w:r>
          </w:p>
        </w:tc>
        <w:tc>
          <w:tcPr>
            <w:tcW w:w="2294" w:type="dxa"/>
          </w:tcPr>
          <w:p w14:paraId="659A3D55" w14:textId="4C19253A"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8</w:t>
            </w:r>
          </w:p>
        </w:tc>
        <w:tc>
          <w:tcPr>
            <w:tcW w:w="1760" w:type="dxa"/>
          </w:tcPr>
          <w:p w14:paraId="692FC7CF" w14:textId="0E1DFBE0"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4</w:t>
            </w:r>
          </w:p>
        </w:tc>
      </w:tr>
      <w:tr w:rsidR="00E4128B" w14:paraId="37434DEA" w14:textId="77777777" w:rsidTr="00E92930">
        <w:trPr>
          <w:trHeight w:val="384"/>
          <w:jc w:val="center"/>
        </w:trPr>
        <w:tc>
          <w:tcPr>
            <w:tcW w:w="2553" w:type="dxa"/>
          </w:tcPr>
          <w:p w14:paraId="584C10D4" w14:textId="77713670" w:rsidR="00E4128B" w:rsidRDefault="00CE5E5E">
            <w:pPr>
              <w:rPr>
                <w:rFonts w:ascii="Times New Roman" w:hAnsi="Times New Roman" w:cs="Times New Roman"/>
                <w:b/>
                <w:sz w:val="24"/>
                <w:szCs w:val="24"/>
              </w:rPr>
            </w:pPr>
            <w:r>
              <w:rPr>
                <w:rFonts w:ascii="Times New Roman" w:hAnsi="Times New Roman" w:cs="Times New Roman"/>
                <w:b/>
                <w:sz w:val="24"/>
                <w:szCs w:val="24"/>
              </w:rPr>
              <w:t>False Negatives (FN)</w:t>
            </w:r>
          </w:p>
        </w:tc>
        <w:tc>
          <w:tcPr>
            <w:tcW w:w="2466" w:type="dxa"/>
          </w:tcPr>
          <w:p w14:paraId="792E8C86" w14:textId="4CD027CF"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8</w:t>
            </w:r>
          </w:p>
        </w:tc>
        <w:tc>
          <w:tcPr>
            <w:tcW w:w="2294" w:type="dxa"/>
          </w:tcPr>
          <w:p w14:paraId="09D1E605" w14:textId="689401DE"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3</w:t>
            </w:r>
          </w:p>
        </w:tc>
        <w:tc>
          <w:tcPr>
            <w:tcW w:w="1760" w:type="dxa"/>
          </w:tcPr>
          <w:p w14:paraId="547212AD" w14:textId="1118A168"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4</w:t>
            </w:r>
          </w:p>
        </w:tc>
      </w:tr>
      <w:tr w:rsidR="00E4128B" w14:paraId="06C73C68" w14:textId="77777777" w:rsidTr="00E92930">
        <w:trPr>
          <w:trHeight w:val="384"/>
          <w:jc w:val="center"/>
        </w:trPr>
        <w:tc>
          <w:tcPr>
            <w:tcW w:w="2553" w:type="dxa"/>
          </w:tcPr>
          <w:p w14:paraId="2C10E665" w14:textId="59DA0B22" w:rsidR="00E4128B" w:rsidRDefault="00E92930">
            <w:pPr>
              <w:rPr>
                <w:rFonts w:ascii="Times New Roman" w:hAnsi="Times New Roman" w:cs="Times New Roman"/>
                <w:b/>
                <w:sz w:val="24"/>
                <w:szCs w:val="24"/>
              </w:rPr>
            </w:pPr>
            <w:r>
              <w:rPr>
                <w:rFonts w:ascii="Times New Roman" w:hAnsi="Times New Roman" w:cs="Times New Roman"/>
                <w:b/>
                <w:sz w:val="24"/>
                <w:szCs w:val="24"/>
              </w:rPr>
              <w:t>True Negatives (TN)</w:t>
            </w:r>
          </w:p>
        </w:tc>
        <w:tc>
          <w:tcPr>
            <w:tcW w:w="2466" w:type="dxa"/>
          </w:tcPr>
          <w:p w14:paraId="1F63891C" w14:textId="55FC14CA"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97</w:t>
            </w:r>
          </w:p>
        </w:tc>
        <w:tc>
          <w:tcPr>
            <w:tcW w:w="2294" w:type="dxa"/>
          </w:tcPr>
          <w:p w14:paraId="488FB789" w14:textId="6D704C31"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1</w:t>
            </w:r>
          </w:p>
        </w:tc>
        <w:tc>
          <w:tcPr>
            <w:tcW w:w="1760" w:type="dxa"/>
          </w:tcPr>
          <w:p w14:paraId="4C80DDBB" w14:textId="7C8FA126"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5</w:t>
            </w:r>
          </w:p>
        </w:tc>
      </w:tr>
    </w:tbl>
    <w:p w14:paraId="5E771C26" w14:textId="77777777" w:rsidR="008001FD" w:rsidRDefault="008001FD">
      <w:pPr>
        <w:rPr>
          <w:rFonts w:ascii="Times New Roman" w:hAnsi="Times New Roman" w:cs="Times New Roman"/>
          <w:b/>
          <w:sz w:val="24"/>
          <w:szCs w:val="24"/>
        </w:rPr>
      </w:pPr>
    </w:p>
    <w:p w14:paraId="4B2E5E63" w14:textId="1A622354" w:rsidR="00830215" w:rsidRDefault="00830215">
      <w:pPr>
        <w:rPr>
          <w:rFonts w:ascii="Times New Roman" w:hAnsi="Times New Roman" w:cs="Times New Roman"/>
          <w:bCs/>
          <w:sz w:val="24"/>
          <w:szCs w:val="24"/>
        </w:rPr>
      </w:pPr>
      <w:r w:rsidRPr="00830215">
        <w:rPr>
          <w:rFonts w:ascii="Times New Roman" w:hAnsi="Times New Roman" w:cs="Times New Roman"/>
          <w:bCs/>
          <w:sz w:val="24"/>
          <w:szCs w:val="24"/>
        </w:rPr>
        <w:t xml:space="preserve">I chose </w:t>
      </w:r>
      <w:proofErr w:type="spellStart"/>
      <w:r w:rsidRPr="00830215">
        <w:rPr>
          <w:rFonts w:ascii="Times New Roman" w:hAnsi="Times New Roman" w:cs="Times New Roman"/>
          <w:bCs/>
          <w:sz w:val="24"/>
          <w:szCs w:val="24"/>
        </w:rPr>
        <w:t>nrounds</w:t>
      </w:r>
      <w:proofErr w:type="spellEnd"/>
      <w:r w:rsidRPr="00830215">
        <w:rPr>
          <w:rFonts w:ascii="Times New Roman" w:hAnsi="Times New Roman" w:cs="Times New Roman"/>
          <w:bCs/>
          <w:sz w:val="24"/>
          <w:szCs w:val="24"/>
        </w:rPr>
        <w:t xml:space="preserve"> = 100 because, for this prediction task, it provided the strongest overall training metrics by best balancing sensitivity correctly flagging carcinogens and specificity preventing false alarms about harmless chemicals while capturing signal without overfitting (unlike 200–300 rounds, which increased false positives).</w:t>
      </w:r>
    </w:p>
    <w:p w14:paraId="0FF9DD43" w14:textId="6EEBB980" w:rsidR="003101AE" w:rsidRDefault="008B55DA">
      <w:pPr>
        <w:rPr>
          <w:rFonts w:ascii="Times New Roman" w:hAnsi="Times New Roman" w:cs="Times New Roman"/>
          <w:b/>
          <w:sz w:val="24"/>
          <w:szCs w:val="24"/>
        </w:rPr>
      </w:pPr>
      <w:r w:rsidRPr="00966476">
        <w:rPr>
          <w:rFonts w:ascii="Times New Roman" w:hAnsi="Times New Roman" w:cs="Times New Roman"/>
          <w:b/>
          <w:sz w:val="24"/>
          <w:szCs w:val="24"/>
        </w:rPr>
        <w:t>Table2</w:t>
      </w:r>
      <w:r w:rsidR="004F2C70">
        <w:rPr>
          <w:rFonts w:ascii="Times New Roman" w:hAnsi="Times New Roman" w:cs="Times New Roman"/>
          <w:b/>
          <w:sz w:val="24"/>
          <w:szCs w:val="24"/>
        </w:rPr>
        <w:t>:</w:t>
      </w:r>
      <w:r w:rsidR="004831C1">
        <w:rPr>
          <w:rFonts w:ascii="Times New Roman" w:hAnsi="Times New Roman" w:cs="Times New Roman"/>
          <w:b/>
          <w:sz w:val="24"/>
          <w:szCs w:val="24"/>
        </w:rPr>
        <w:t xml:space="preserve"> </w:t>
      </w:r>
      <w:r w:rsidR="004831C1" w:rsidRPr="004831C1">
        <w:rPr>
          <w:rFonts w:ascii="Times New Roman" w:hAnsi="Times New Roman" w:cs="Times New Roman"/>
          <w:b/>
          <w:sz w:val="24"/>
          <w:szCs w:val="24"/>
        </w:rPr>
        <w:t xml:space="preserve">Final </w:t>
      </w:r>
      <w:proofErr w:type="spellStart"/>
      <w:r w:rsidR="004831C1" w:rsidRPr="004831C1">
        <w:rPr>
          <w:rFonts w:ascii="Times New Roman" w:hAnsi="Times New Roman" w:cs="Times New Roman"/>
          <w:b/>
          <w:sz w:val="24"/>
          <w:szCs w:val="24"/>
        </w:rPr>
        <w:t>XGBoost</w:t>
      </w:r>
      <w:proofErr w:type="spellEnd"/>
      <w:r w:rsidR="004831C1" w:rsidRPr="004831C1">
        <w:rPr>
          <w:rFonts w:ascii="Times New Roman" w:hAnsi="Times New Roman" w:cs="Times New Roman"/>
          <w:b/>
          <w:sz w:val="24"/>
          <w:szCs w:val="24"/>
        </w:rPr>
        <w:t xml:space="preserve"> (trained on </w:t>
      </w:r>
      <w:r w:rsidR="00E6316B">
        <w:rPr>
          <w:rFonts w:ascii="Times New Roman" w:hAnsi="Times New Roman" w:cs="Times New Roman"/>
          <w:b/>
          <w:sz w:val="24"/>
          <w:szCs w:val="24"/>
        </w:rPr>
        <w:t>full</w:t>
      </w:r>
      <w:r w:rsidR="004831C1" w:rsidRPr="004831C1">
        <w:rPr>
          <w:rFonts w:ascii="Times New Roman" w:hAnsi="Times New Roman" w:cs="Times New Roman"/>
          <w:b/>
          <w:sz w:val="24"/>
          <w:szCs w:val="24"/>
        </w:rPr>
        <w:t xml:space="preserve"> data)</w:t>
      </w:r>
    </w:p>
    <w:tbl>
      <w:tblPr>
        <w:tblStyle w:val="TableGrid"/>
        <w:tblW w:w="0" w:type="auto"/>
        <w:tblLook w:val="04A0" w:firstRow="1" w:lastRow="0" w:firstColumn="1" w:lastColumn="0" w:noHBand="0" w:noVBand="1"/>
      </w:tblPr>
      <w:tblGrid>
        <w:gridCol w:w="2821"/>
        <w:gridCol w:w="2821"/>
        <w:gridCol w:w="2822"/>
      </w:tblGrid>
      <w:tr w:rsidR="00CA5A21" w:rsidRPr="00CA5A21" w14:paraId="04A673BB" w14:textId="77777777" w:rsidTr="003101AE">
        <w:trPr>
          <w:trHeight w:val="343"/>
        </w:trPr>
        <w:tc>
          <w:tcPr>
            <w:tcW w:w="2821" w:type="dxa"/>
          </w:tcPr>
          <w:p w14:paraId="10C779E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Section</w:t>
            </w:r>
          </w:p>
        </w:tc>
        <w:tc>
          <w:tcPr>
            <w:tcW w:w="2821" w:type="dxa"/>
          </w:tcPr>
          <w:p w14:paraId="4F9BF68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Metric</w:t>
            </w:r>
          </w:p>
        </w:tc>
        <w:tc>
          <w:tcPr>
            <w:tcW w:w="2822" w:type="dxa"/>
          </w:tcPr>
          <w:p w14:paraId="2D4D2C3A"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Value</w:t>
            </w:r>
          </w:p>
        </w:tc>
      </w:tr>
      <w:tr w:rsidR="00CA5A21" w:rsidRPr="00CA5A21" w14:paraId="7558DEEB" w14:textId="77777777" w:rsidTr="003101AE">
        <w:trPr>
          <w:trHeight w:val="343"/>
        </w:trPr>
        <w:tc>
          <w:tcPr>
            <w:tcW w:w="2821" w:type="dxa"/>
          </w:tcPr>
          <w:p w14:paraId="00B28B6E"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lastRenderedPageBreak/>
              <w:t>Hyperparameters</w:t>
            </w:r>
          </w:p>
        </w:tc>
        <w:tc>
          <w:tcPr>
            <w:tcW w:w="2821" w:type="dxa"/>
          </w:tcPr>
          <w:p w14:paraId="5C9B9ACE"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nrounds</w:t>
            </w:r>
            <w:proofErr w:type="spellEnd"/>
          </w:p>
        </w:tc>
        <w:tc>
          <w:tcPr>
            <w:tcW w:w="2822" w:type="dxa"/>
          </w:tcPr>
          <w:p w14:paraId="588EB23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00</w:t>
            </w:r>
          </w:p>
        </w:tc>
      </w:tr>
      <w:tr w:rsidR="00CA5A21" w:rsidRPr="00CA5A21" w14:paraId="021F69F0" w14:textId="77777777" w:rsidTr="003101AE">
        <w:trPr>
          <w:trHeight w:val="328"/>
        </w:trPr>
        <w:tc>
          <w:tcPr>
            <w:tcW w:w="2821" w:type="dxa"/>
          </w:tcPr>
          <w:p w14:paraId="6D6CDAE0" w14:textId="77777777" w:rsidR="00CA5A21" w:rsidRPr="00CA5A21" w:rsidRDefault="00CA5A21" w:rsidP="00A42BCC">
            <w:pPr>
              <w:rPr>
                <w:rFonts w:ascii="Times New Roman" w:hAnsi="Times New Roman" w:cs="Times New Roman"/>
                <w:b/>
                <w:sz w:val="24"/>
                <w:szCs w:val="24"/>
              </w:rPr>
            </w:pPr>
          </w:p>
        </w:tc>
        <w:tc>
          <w:tcPr>
            <w:tcW w:w="2821" w:type="dxa"/>
          </w:tcPr>
          <w:p w14:paraId="0415A6CF"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ax_depth</w:t>
            </w:r>
            <w:proofErr w:type="spellEnd"/>
          </w:p>
        </w:tc>
        <w:tc>
          <w:tcPr>
            <w:tcW w:w="2822" w:type="dxa"/>
          </w:tcPr>
          <w:p w14:paraId="4DAD082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w:t>
            </w:r>
          </w:p>
        </w:tc>
      </w:tr>
      <w:tr w:rsidR="00CA5A21" w:rsidRPr="00CA5A21" w14:paraId="79778593" w14:textId="77777777" w:rsidTr="003101AE">
        <w:trPr>
          <w:trHeight w:val="343"/>
        </w:trPr>
        <w:tc>
          <w:tcPr>
            <w:tcW w:w="2821" w:type="dxa"/>
          </w:tcPr>
          <w:p w14:paraId="0A2FC986" w14:textId="77777777" w:rsidR="00CA5A21" w:rsidRPr="00CA5A21" w:rsidRDefault="00CA5A21" w:rsidP="00A42BCC">
            <w:pPr>
              <w:rPr>
                <w:rFonts w:ascii="Times New Roman" w:hAnsi="Times New Roman" w:cs="Times New Roman"/>
                <w:b/>
                <w:sz w:val="24"/>
                <w:szCs w:val="24"/>
              </w:rPr>
            </w:pPr>
          </w:p>
        </w:tc>
        <w:tc>
          <w:tcPr>
            <w:tcW w:w="2821" w:type="dxa"/>
          </w:tcPr>
          <w:p w14:paraId="6652C9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eta</w:t>
            </w:r>
          </w:p>
        </w:tc>
        <w:tc>
          <w:tcPr>
            <w:tcW w:w="2822" w:type="dxa"/>
          </w:tcPr>
          <w:p w14:paraId="10F7475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01</w:t>
            </w:r>
          </w:p>
        </w:tc>
      </w:tr>
      <w:tr w:rsidR="00CA5A21" w:rsidRPr="00CA5A21" w14:paraId="7C084BAD" w14:textId="77777777" w:rsidTr="003101AE">
        <w:trPr>
          <w:trHeight w:val="343"/>
        </w:trPr>
        <w:tc>
          <w:tcPr>
            <w:tcW w:w="2821" w:type="dxa"/>
          </w:tcPr>
          <w:p w14:paraId="794C5D79" w14:textId="77777777" w:rsidR="00CA5A21" w:rsidRPr="00CA5A21" w:rsidRDefault="00CA5A21" w:rsidP="00A42BCC">
            <w:pPr>
              <w:rPr>
                <w:rFonts w:ascii="Times New Roman" w:hAnsi="Times New Roman" w:cs="Times New Roman"/>
                <w:b/>
                <w:sz w:val="24"/>
                <w:szCs w:val="24"/>
              </w:rPr>
            </w:pPr>
          </w:p>
        </w:tc>
        <w:tc>
          <w:tcPr>
            <w:tcW w:w="2821" w:type="dxa"/>
          </w:tcPr>
          <w:p w14:paraId="01AADB9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gamma</w:t>
            </w:r>
          </w:p>
        </w:tc>
        <w:tc>
          <w:tcPr>
            <w:tcW w:w="2822" w:type="dxa"/>
          </w:tcPr>
          <w:p w14:paraId="12B6708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CA5A21" w:rsidRPr="00CA5A21" w14:paraId="48F0A047" w14:textId="77777777" w:rsidTr="003101AE">
        <w:trPr>
          <w:trHeight w:val="343"/>
        </w:trPr>
        <w:tc>
          <w:tcPr>
            <w:tcW w:w="2821" w:type="dxa"/>
          </w:tcPr>
          <w:p w14:paraId="654C321E" w14:textId="77777777" w:rsidR="00CA5A21" w:rsidRPr="00CA5A21" w:rsidRDefault="00CA5A21" w:rsidP="00A42BCC">
            <w:pPr>
              <w:rPr>
                <w:rFonts w:ascii="Times New Roman" w:hAnsi="Times New Roman" w:cs="Times New Roman"/>
                <w:b/>
                <w:sz w:val="24"/>
                <w:szCs w:val="24"/>
              </w:rPr>
            </w:pPr>
          </w:p>
        </w:tc>
        <w:tc>
          <w:tcPr>
            <w:tcW w:w="2821" w:type="dxa"/>
          </w:tcPr>
          <w:p w14:paraId="372B95EC"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colsample_bytree</w:t>
            </w:r>
            <w:proofErr w:type="spellEnd"/>
          </w:p>
        </w:tc>
        <w:tc>
          <w:tcPr>
            <w:tcW w:w="2822" w:type="dxa"/>
          </w:tcPr>
          <w:p w14:paraId="1E233D3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063D843F" w14:textId="77777777" w:rsidTr="003101AE">
        <w:trPr>
          <w:trHeight w:val="343"/>
        </w:trPr>
        <w:tc>
          <w:tcPr>
            <w:tcW w:w="2821" w:type="dxa"/>
          </w:tcPr>
          <w:p w14:paraId="5241A533" w14:textId="77777777" w:rsidR="00CA5A21" w:rsidRPr="00CA5A21" w:rsidRDefault="00CA5A21" w:rsidP="00A42BCC">
            <w:pPr>
              <w:rPr>
                <w:rFonts w:ascii="Times New Roman" w:hAnsi="Times New Roman" w:cs="Times New Roman"/>
                <w:b/>
                <w:sz w:val="24"/>
                <w:szCs w:val="24"/>
              </w:rPr>
            </w:pPr>
          </w:p>
        </w:tc>
        <w:tc>
          <w:tcPr>
            <w:tcW w:w="2821" w:type="dxa"/>
          </w:tcPr>
          <w:p w14:paraId="3B6B7476"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in_child_weight</w:t>
            </w:r>
            <w:proofErr w:type="spellEnd"/>
          </w:p>
        </w:tc>
        <w:tc>
          <w:tcPr>
            <w:tcW w:w="2822" w:type="dxa"/>
          </w:tcPr>
          <w:p w14:paraId="245FB20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CA5A21" w:rsidRPr="00CA5A21" w14:paraId="39265E6E" w14:textId="77777777" w:rsidTr="003101AE">
        <w:trPr>
          <w:trHeight w:val="343"/>
        </w:trPr>
        <w:tc>
          <w:tcPr>
            <w:tcW w:w="2821" w:type="dxa"/>
          </w:tcPr>
          <w:p w14:paraId="0107263A" w14:textId="77777777" w:rsidR="00CA5A21" w:rsidRPr="00CA5A21" w:rsidRDefault="00CA5A21" w:rsidP="00A42BCC">
            <w:pPr>
              <w:rPr>
                <w:rFonts w:ascii="Times New Roman" w:hAnsi="Times New Roman" w:cs="Times New Roman"/>
                <w:b/>
                <w:sz w:val="24"/>
                <w:szCs w:val="24"/>
              </w:rPr>
            </w:pPr>
          </w:p>
        </w:tc>
        <w:tc>
          <w:tcPr>
            <w:tcW w:w="2821" w:type="dxa"/>
          </w:tcPr>
          <w:p w14:paraId="0A5241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ubsample</w:t>
            </w:r>
          </w:p>
        </w:tc>
        <w:tc>
          <w:tcPr>
            <w:tcW w:w="2822" w:type="dxa"/>
          </w:tcPr>
          <w:p w14:paraId="10A8DCA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342BC501" w14:textId="77777777" w:rsidTr="003101AE">
        <w:trPr>
          <w:trHeight w:val="688"/>
        </w:trPr>
        <w:tc>
          <w:tcPr>
            <w:tcW w:w="2821" w:type="dxa"/>
          </w:tcPr>
          <w:p w14:paraId="10017D0A" w14:textId="63AA50FD"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Performance </w:t>
            </w:r>
          </w:p>
        </w:tc>
        <w:tc>
          <w:tcPr>
            <w:tcW w:w="2821" w:type="dxa"/>
          </w:tcPr>
          <w:p w14:paraId="2426A6F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Optimal ROC threshold (Youden’s J)</w:t>
            </w:r>
          </w:p>
        </w:tc>
        <w:tc>
          <w:tcPr>
            <w:tcW w:w="2822" w:type="dxa"/>
          </w:tcPr>
          <w:p w14:paraId="79E07D1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4805</w:t>
            </w:r>
          </w:p>
        </w:tc>
      </w:tr>
      <w:tr w:rsidR="00CA5A21" w:rsidRPr="00CA5A21" w14:paraId="3A547DC8" w14:textId="77777777" w:rsidTr="003101AE">
        <w:trPr>
          <w:trHeight w:val="328"/>
        </w:trPr>
        <w:tc>
          <w:tcPr>
            <w:tcW w:w="2821" w:type="dxa"/>
          </w:tcPr>
          <w:p w14:paraId="0E3195B4" w14:textId="77777777" w:rsidR="00CA5A21" w:rsidRPr="00CA5A21" w:rsidRDefault="00CA5A21" w:rsidP="00A42BCC">
            <w:pPr>
              <w:rPr>
                <w:rFonts w:ascii="Times New Roman" w:hAnsi="Times New Roman" w:cs="Times New Roman"/>
                <w:b/>
                <w:sz w:val="24"/>
                <w:szCs w:val="24"/>
              </w:rPr>
            </w:pPr>
          </w:p>
        </w:tc>
        <w:tc>
          <w:tcPr>
            <w:tcW w:w="2821" w:type="dxa"/>
          </w:tcPr>
          <w:p w14:paraId="1F48C1C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Accuracy</w:t>
            </w:r>
          </w:p>
        </w:tc>
        <w:tc>
          <w:tcPr>
            <w:tcW w:w="2822" w:type="dxa"/>
          </w:tcPr>
          <w:p w14:paraId="453FC42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0.25%</w:t>
            </w:r>
          </w:p>
        </w:tc>
      </w:tr>
      <w:tr w:rsidR="00CA5A21" w:rsidRPr="00CA5A21" w14:paraId="557CAA0F" w14:textId="77777777" w:rsidTr="003101AE">
        <w:trPr>
          <w:trHeight w:val="343"/>
        </w:trPr>
        <w:tc>
          <w:tcPr>
            <w:tcW w:w="2821" w:type="dxa"/>
          </w:tcPr>
          <w:p w14:paraId="566A404A" w14:textId="77777777" w:rsidR="00CA5A21" w:rsidRPr="00CA5A21" w:rsidRDefault="00CA5A21" w:rsidP="00A42BCC">
            <w:pPr>
              <w:rPr>
                <w:rFonts w:ascii="Times New Roman" w:hAnsi="Times New Roman" w:cs="Times New Roman"/>
                <w:b/>
                <w:sz w:val="24"/>
                <w:szCs w:val="24"/>
              </w:rPr>
            </w:pPr>
          </w:p>
        </w:tc>
        <w:tc>
          <w:tcPr>
            <w:tcW w:w="2821" w:type="dxa"/>
          </w:tcPr>
          <w:p w14:paraId="453140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5% CI for Accuracy</w:t>
            </w:r>
          </w:p>
        </w:tc>
        <w:tc>
          <w:tcPr>
            <w:tcW w:w="2822" w:type="dxa"/>
          </w:tcPr>
          <w:p w14:paraId="0D857F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7.84% – 92.32%</w:t>
            </w:r>
          </w:p>
        </w:tc>
      </w:tr>
      <w:tr w:rsidR="00CA5A21" w:rsidRPr="00CA5A21" w14:paraId="136E7AE8" w14:textId="77777777" w:rsidTr="003101AE">
        <w:trPr>
          <w:trHeight w:val="343"/>
        </w:trPr>
        <w:tc>
          <w:tcPr>
            <w:tcW w:w="2821" w:type="dxa"/>
          </w:tcPr>
          <w:p w14:paraId="2A94D200" w14:textId="77777777" w:rsidR="00CA5A21" w:rsidRPr="00CA5A21" w:rsidRDefault="00CA5A21" w:rsidP="00A42BCC">
            <w:pPr>
              <w:rPr>
                <w:rFonts w:ascii="Times New Roman" w:hAnsi="Times New Roman" w:cs="Times New Roman"/>
                <w:b/>
                <w:sz w:val="24"/>
                <w:szCs w:val="24"/>
              </w:rPr>
            </w:pPr>
          </w:p>
        </w:tc>
        <w:tc>
          <w:tcPr>
            <w:tcW w:w="2821" w:type="dxa"/>
          </w:tcPr>
          <w:p w14:paraId="2A4907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Kappa</w:t>
            </w:r>
          </w:p>
        </w:tc>
        <w:tc>
          <w:tcPr>
            <w:tcW w:w="2822" w:type="dxa"/>
          </w:tcPr>
          <w:p w14:paraId="4EB511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7131</w:t>
            </w:r>
          </w:p>
        </w:tc>
      </w:tr>
      <w:tr w:rsidR="00CA5A21" w:rsidRPr="00CA5A21" w14:paraId="6B3A3E02" w14:textId="77777777" w:rsidTr="003101AE">
        <w:trPr>
          <w:trHeight w:val="343"/>
        </w:trPr>
        <w:tc>
          <w:tcPr>
            <w:tcW w:w="2821" w:type="dxa"/>
          </w:tcPr>
          <w:p w14:paraId="106DCA5C" w14:textId="77777777" w:rsidR="00CA5A21" w:rsidRPr="00CA5A21" w:rsidRDefault="00CA5A21" w:rsidP="00A42BCC">
            <w:pPr>
              <w:rPr>
                <w:rFonts w:ascii="Times New Roman" w:hAnsi="Times New Roman" w:cs="Times New Roman"/>
                <w:b/>
                <w:sz w:val="24"/>
                <w:szCs w:val="24"/>
              </w:rPr>
            </w:pPr>
          </w:p>
        </w:tc>
        <w:tc>
          <w:tcPr>
            <w:tcW w:w="2821" w:type="dxa"/>
          </w:tcPr>
          <w:p w14:paraId="5EF8E81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ensitivity (Recall)</w:t>
            </w:r>
          </w:p>
        </w:tc>
        <w:tc>
          <w:tcPr>
            <w:tcW w:w="2822" w:type="dxa"/>
          </w:tcPr>
          <w:p w14:paraId="0DED7F5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3.70%</w:t>
            </w:r>
          </w:p>
        </w:tc>
      </w:tr>
      <w:tr w:rsidR="00CA5A21" w:rsidRPr="00CA5A21" w14:paraId="4DF86998" w14:textId="77777777" w:rsidTr="003101AE">
        <w:trPr>
          <w:trHeight w:val="343"/>
        </w:trPr>
        <w:tc>
          <w:tcPr>
            <w:tcW w:w="2821" w:type="dxa"/>
          </w:tcPr>
          <w:p w14:paraId="3469CF09" w14:textId="77777777" w:rsidR="00CA5A21" w:rsidRPr="00CA5A21" w:rsidRDefault="00CA5A21" w:rsidP="00A42BCC">
            <w:pPr>
              <w:rPr>
                <w:rFonts w:ascii="Times New Roman" w:hAnsi="Times New Roman" w:cs="Times New Roman"/>
                <w:b/>
                <w:sz w:val="24"/>
                <w:szCs w:val="24"/>
              </w:rPr>
            </w:pPr>
          </w:p>
        </w:tc>
        <w:tc>
          <w:tcPr>
            <w:tcW w:w="2821" w:type="dxa"/>
          </w:tcPr>
          <w:p w14:paraId="5A384CE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pecificity</w:t>
            </w:r>
          </w:p>
        </w:tc>
        <w:tc>
          <w:tcPr>
            <w:tcW w:w="2822" w:type="dxa"/>
          </w:tcPr>
          <w:p w14:paraId="3CEC3D4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9.51%</w:t>
            </w:r>
          </w:p>
        </w:tc>
      </w:tr>
      <w:tr w:rsidR="00CA5A21" w:rsidRPr="00CA5A21" w14:paraId="1F9B8D16" w14:textId="77777777" w:rsidTr="003101AE">
        <w:trPr>
          <w:trHeight w:val="343"/>
        </w:trPr>
        <w:tc>
          <w:tcPr>
            <w:tcW w:w="2821" w:type="dxa"/>
          </w:tcPr>
          <w:p w14:paraId="4DF7D604" w14:textId="77777777" w:rsidR="00CA5A21" w:rsidRPr="00CA5A21" w:rsidRDefault="00CA5A21" w:rsidP="00A42BCC">
            <w:pPr>
              <w:rPr>
                <w:rFonts w:ascii="Times New Roman" w:hAnsi="Times New Roman" w:cs="Times New Roman"/>
                <w:b/>
                <w:sz w:val="24"/>
                <w:szCs w:val="24"/>
              </w:rPr>
            </w:pPr>
          </w:p>
        </w:tc>
        <w:tc>
          <w:tcPr>
            <w:tcW w:w="2821" w:type="dxa"/>
          </w:tcPr>
          <w:p w14:paraId="37DA439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cision (PPV)</w:t>
            </w:r>
          </w:p>
        </w:tc>
        <w:tc>
          <w:tcPr>
            <w:tcW w:w="2822" w:type="dxa"/>
          </w:tcPr>
          <w:p w14:paraId="4B5F3C5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5.75%</w:t>
            </w:r>
          </w:p>
        </w:tc>
      </w:tr>
      <w:tr w:rsidR="00CA5A21" w:rsidRPr="00CA5A21" w14:paraId="17ECEE43" w14:textId="77777777" w:rsidTr="003101AE">
        <w:trPr>
          <w:trHeight w:val="673"/>
        </w:trPr>
        <w:tc>
          <w:tcPr>
            <w:tcW w:w="2821" w:type="dxa"/>
          </w:tcPr>
          <w:p w14:paraId="2D803B8B" w14:textId="77777777" w:rsidR="00CA5A21" w:rsidRPr="00CA5A21" w:rsidRDefault="00CA5A21" w:rsidP="00A42BCC">
            <w:pPr>
              <w:rPr>
                <w:rFonts w:ascii="Times New Roman" w:hAnsi="Times New Roman" w:cs="Times New Roman"/>
                <w:b/>
                <w:sz w:val="24"/>
                <w:szCs w:val="24"/>
              </w:rPr>
            </w:pPr>
          </w:p>
        </w:tc>
        <w:tc>
          <w:tcPr>
            <w:tcW w:w="2821" w:type="dxa"/>
          </w:tcPr>
          <w:p w14:paraId="2B78FFF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egative Predictive Value (NPV)</w:t>
            </w:r>
          </w:p>
        </w:tc>
        <w:tc>
          <w:tcPr>
            <w:tcW w:w="2822" w:type="dxa"/>
          </w:tcPr>
          <w:p w14:paraId="5C00709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8.51%</w:t>
            </w:r>
          </w:p>
        </w:tc>
      </w:tr>
      <w:tr w:rsidR="00CA5A21" w:rsidRPr="00CA5A21" w14:paraId="206768F8" w14:textId="77777777" w:rsidTr="003101AE">
        <w:trPr>
          <w:trHeight w:val="343"/>
        </w:trPr>
        <w:tc>
          <w:tcPr>
            <w:tcW w:w="2821" w:type="dxa"/>
          </w:tcPr>
          <w:p w14:paraId="777D2ECB" w14:textId="77777777" w:rsidR="00CA5A21" w:rsidRPr="00CA5A21" w:rsidRDefault="00CA5A21" w:rsidP="00A42BCC">
            <w:pPr>
              <w:rPr>
                <w:rFonts w:ascii="Times New Roman" w:hAnsi="Times New Roman" w:cs="Times New Roman"/>
                <w:b/>
                <w:sz w:val="24"/>
                <w:szCs w:val="24"/>
              </w:rPr>
            </w:pPr>
          </w:p>
        </w:tc>
        <w:tc>
          <w:tcPr>
            <w:tcW w:w="2821" w:type="dxa"/>
          </w:tcPr>
          <w:p w14:paraId="187913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Balanced Accuracy</w:t>
            </w:r>
          </w:p>
        </w:tc>
        <w:tc>
          <w:tcPr>
            <w:tcW w:w="2822" w:type="dxa"/>
          </w:tcPr>
          <w:p w14:paraId="77E4D25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1.61%</w:t>
            </w:r>
          </w:p>
        </w:tc>
      </w:tr>
      <w:tr w:rsidR="00CA5A21" w:rsidRPr="00CA5A21" w14:paraId="55978E03" w14:textId="77777777" w:rsidTr="003101AE">
        <w:trPr>
          <w:trHeight w:val="343"/>
        </w:trPr>
        <w:tc>
          <w:tcPr>
            <w:tcW w:w="2821" w:type="dxa"/>
          </w:tcPr>
          <w:p w14:paraId="3A32BFA5" w14:textId="77777777" w:rsidR="00CA5A21" w:rsidRPr="00CA5A21" w:rsidRDefault="00CA5A21" w:rsidP="00A42BCC">
            <w:pPr>
              <w:rPr>
                <w:rFonts w:ascii="Times New Roman" w:hAnsi="Times New Roman" w:cs="Times New Roman"/>
                <w:b/>
                <w:sz w:val="24"/>
                <w:szCs w:val="24"/>
              </w:rPr>
            </w:pPr>
          </w:p>
        </w:tc>
        <w:tc>
          <w:tcPr>
            <w:tcW w:w="2821" w:type="dxa"/>
          </w:tcPr>
          <w:p w14:paraId="47EEF6B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valence</w:t>
            </w:r>
          </w:p>
        </w:tc>
        <w:tc>
          <w:tcPr>
            <w:tcW w:w="2822" w:type="dxa"/>
          </w:tcPr>
          <w:p w14:paraId="357B487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7.69%</w:t>
            </w:r>
          </w:p>
        </w:tc>
      </w:tr>
      <w:tr w:rsidR="00CA5A21" w:rsidRPr="00CA5A21" w14:paraId="757EE1B2" w14:textId="77777777" w:rsidTr="003101AE">
        <w:trPr>
          <w:trHeight w:val="343"/>
        </w:trPr>
        <w:tc>
          <w:tcPr>
            <w:tcW w:w="2821" w:type="dxa"/>
          </w:tcPr>
          <w:p w14:paraId="322FFD4E" w14:textId="77777777" w:rsidR="00CA5A21" w:rsidRPr="00CA5A21" w:rsidRDefault="00CA5A21" w:rsidP="00A42BCC">
            <w:pPr>
              <w:rPr>
                <w:rFonts w:ascii="Times New Roman" w:hAnsi="Times New Roman" w:cs="Times New Roman"/>
                <w:b/>
                <w:sz w:val="24"/>
                <w:szCs w:val="24"/>
              </w:rPr>
            </w:pPr>
          </w:p>
        </w:tc>
        <w:tc>
          <w:tcPr>
            <w:tcW w:w="2821" w:type="dxa"/>
          </w:tcPr>
          <w:p w14:paraId="7615689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Rate</w:t>
            </w:r>
          </w:p>
        </w:tc>
        <w:tc>
          <w:tcPr>
            <w:tcW w:w="2822" w:type="dxa"/>
          </w:tcPr>
          <w:p w14:paraId="2E5B094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6.57%</w:t>
            </w:r>
          </w:p>
        </w:tc>
      </w:tr>
      <w:tr w:rsidR="00CA5A21" w:rsidRPr="00CA5A21" w14:paraId="1013D93C" w14:textId="77777777" w:rsidTr="003101AE">
        <w:trPr>
          <w:trHeight w:val="343"/>
        </w:trPr>
        <w:tc>
          <w:tcPr>
            <w:tcW w:w="2821" w:type="dxa"/>
          </w:tcPr>
          <w:p w14:paraId="1FA556C3" w14:textId="77777777" w:rsidR="00CA5A21" w:rsidRPr="00CA5A21" w:rsidRDefault="00CA5A21" w:rsidP="00A42BCC">
            <w:pPr>
              <w:rPr>
                <w:rFonts w:ascii="Times New Roman" w:hAnsi="Times New Roman" w:cs="Times New Roman"/>
                <w:b/>
                <w:sz w:val="24"/>
                <w:szCs w:val="24"/>
              </w:rPr>
            </w:pPr>
          </w:p>
        </w:tc>
        <w:tc>
          <w:tcPr>
            <w:tcW w:w="2821" w:type="dxa"/>
          </w:tcPr>
          <w:p w14:paraId="24FE3C4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Prevalence</w:t>
            </w:r>
          </w:p>
        </w:tc>
        <w:tc>
          <w:tcPr>
            <w:tcW w:w="2822" w:type="dxa"/>
          </w:tcPr>
          <w:p w14:paraId="485C180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5.21%</w:t>
            </w:r>
          </w:p>
        </w:tc>
      </w:tr>
      <w:tr w:rsidR="00CA5A21" w:rsidRPr="00CA5A21" w14:paraId="36901F3A" w14:textId="77777777" w:rsidTr="003101AE">
        <w:trPr>
          <w:trHeight w:val="343"/>
        </w:trPr>
        <w:tc>
          <w:tcPr>
            <w:tcW w:w="2821" w:type="dxa"/>
          </w:tcPr>
          <w:p w14:paraId="648187D8" w14:textId="77777777" w:rsidR="00CA5A21" w:rsidRPr="00CA5A21" w:rsidRDefault="00CA5A21" w:rsidP="00A42BCC">
            <w:pPr>
              <w:rPr>
                <w:rFonts w:ascii="Times New Roman" w:hAnsi="Times New Roman" w:cs="Times New Roman"/>
                <w:b/>
                <w:sz w:val="24"/>
                <w:szCs w:val="24"/>
              </w:rPr>
            </w:pPr>
          </w:p>
        </w:tc>
        <w:tc>
          <w:tcPr>
            <w:tcW w:w="2821" w:type="dxa"/>
          </w:tcPr>
          <w:p w14:paraId="58455A62"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o Information Rate</w:t>
            </w:r>
          </w:p>
        </w:tc>
        <w:tc>
          <w:tcPr>
            <w:tcW w:w="2822" w:type="dxa"/>
          </w:tcPr>
          <w:p w14:paraId="77A957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2.31%</w:t>
            </w:r>
          </w:p>
        </w:tc>
      </w:tr>
      <w:tr w:rsidR="00CA5A21" w:rsidRPr="00CA5A21" w14:paraId="15954ABE" w14:textId="77777777" w:rsidTr="003101AE">
        <w:trPr>
          <w:trHeight w:val="328"/>
        </w:trPr>
        <w:tc>
          <w:tcPr>
            <w:tcW w:w="2821" w:type="dxa"/>
          </w:tcPr>
          <w:p w14:paraId="520AC2AB" w14:textId="77777777" w:rsidR="00CA5A21" w:rsidRPr="00CA5A21" w:rsidRDefault="00CA5A21" w:rsidP="00A42BCC">
            <w:pPr>
              <w:rPr>
                <w:rFonts w:ascii="Times New Roman" w:hAnsi="Times New Roman" w:cs="Times New Roman"/>
                <w:b/>
                <w:sz w:val="24"/>
                <w:szCs w:val="24"/>
              </w:rPr>
            </w:pPr>
          </w:p>
        </w:tc>
        <w:tc>
          <w:tcPr>
            <w:tcW w:w="2821" w:type="dxa"/>
          </w:tcPr>
          <w:p w14:paraId="01DB08B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value [</w:t>
            </w:r>
            <w:proofErr w:type="spellStart"/>
            <w:r w:rsidRPr="00FA2C7D">
              <w:rPr>
                <w:rFonts w:ascii="Times New Roman" w:hAnsi="Times New Roman" w:cs="Times New Roman"/>
                <w:bCs/>
                <w:sz w:val="24"/>
                <w:szCs w:val="24"/>
              </w:rPr>
              <w:t>Acc</w:t>
            </w:r>
            <w:proofErr w:type="spellEnd"/>
            <w:r w:rsidRPr="00FA2C7D">
              <w:rPr>
                <w:rFonts w:ascii="Times New Roman" w:hAnsi="Times New Roman" w:cs="Times New Roman"/>
                <w:bCs/>
                <w:sz w:val="24"/>
                <w:szCs w:val="24"/>
              </w:rPr>
              <w:t xml:space="preserve"> &gt; NIR]</w:t>
            </w:r>
          </w:p>
        </w:tc>
        <w:tc>
          <w:tcPr>
            <w:tcW w:w="2822" w:type="dxa"/>
          </w:tcPr>
          <w:p w14:paraId="4AEA323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562×10⁻⁹</w:t>
            </w:r>
          </w:p>
        </w:tc>
      </w:tr>
      <w:tr w:rsidR="00CA5A21" w:rsidRPr="00CA5A21" w14:paraId="2932D474" w14:textId="77777777" w:rsidTr="003101AE">
        <w:trPr>
          <w:trHeight w:val="343"/>
        </w:trPr>
        <w:tc>
          <w:tcPr>
            <w:tcW w:w="2821" w:type="dxa"/>
          </w:tcPr>
          <w:p w14:paraId="1B610E94" w14:textId="77777777" w:rsidR="00CA5A21" w:rsidRPr="00CA5A21" w:rsidRDefault="00CA5A21" w:rsidP="00A42BCC">
            <w:pPr>
              <w:rPr>
                <w:rFonts w:ascii="Times New Roman" w:hAnsi="Times New Roman" w:cs="Times New Roman"/>
                <w:b/>
                <w:sz w:val="24"/>
                <w:szCs w:val="24"/>
              </w:rPr>
            </w:pPr>
          </w:p>
        </w:tc>
        <w:tc>
          <w:tcPr>
            <w:tcW w:w="2821" w:type="dxa"/>
          </w:tcPr>
          <w:p w14:paraId="7578F60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McNemar’s Test p-value</w:t>
            </w:r>
          </w:p>
        </w:tc>
        <w:tc>
          <w:tcPr>
            <w:tcW w:w="2822" w:type="dxa"/>
          </w:tcPr>
          <w:p w14:paraId="3C83D9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378×10⁻¹⁰</w:t>
            </w:r>
          </w:p>
        </w:tc>
      </w:tr>
      <w:tr w:rsidR="00CA5A21" w:rsidRPr="00CA5A21" w14:paraId="24B13992" w14:textId="77777777" w:rsidTr="003101AE">
        <w:trPr>
          <w:trHeight w:val="688"/>
        </w:trPr>
        <w:tc>
          <w:tcPr>
            <w:tcW w:w="2821" w:type="dxa"/>
          </w:tcPr>
          <w:p w14:paraId="1E0D3C50" w14:textId="7B64C36E"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Confusion matrix </w:t>
            </w:r>
          </w:p>
        </w:tc>
        <w:tc>
          <w:tcPr>
            <w:tcW w:w="2821" w:type="dxa"/>
          </w:tcPr>
          <w:p w14:paraId="7CCF783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Positives (TP)</w:t>
            </w:r>
          </w:p>
        </w:tc>
        <w:tc>
          <w:tcPr>
            <w:tcW w:w="2822" w:type="dxa"/>
          </w:tcPr>
          <w:p w14:paraId="3E42D34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19</w:t>
            </w:r>
          </w:p>
        </w:tc>
      </w:tr>
      <w:tr w:rsidR="00CA5A21" w:rsidRPr="00CA5A21" w14:paraId="3A44C8C4" w14:textId="77777777" w:rsidTr="003101AE">
        <w:trPr>
          <w:trHeight w:val="343"/>
        </w:trPr>
        <w:tc>
          <w:tcPr>
            <w:tcW w:w="2821" w:type="dxa"/>
          </w:tcPr>
          <w:p w14:paraId="3DFA4E89" w14:textId="77777777" w:rsidR="00CA5A21" w:rsidRPr="00CA5A21" w:rsidRDefault="00CA5A21" w:rsidP="00A42BCC">
            <w:pPr>
              <w:rPr>
                <w:rFonts w:ascii="Times New Roman" w:hAnsi="Times New Roman" w:cs="Times New Roman"/>
                <w:b/>
                <w:sz w:val="24"/>
                <w:szCs w:val="24"/>
              </w:rPr>
            </w:pPr>
          </w:p>
        </w:tc>
        <w:tc>
          <w:tcPr>
            <w:tcW w:w="2821" w:type="dxa"/>
          </w:tcPr>
          <w:p w14:paraId="46A3B5F6"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Positives (FP)</w:t>
            </w:r>
          </w:p>
        </w:tc>
        <w:tc>
          <w:tcPr>
            <w:tcW w:w="2822" w:type="dxa"/>
          </w:tcPr>
          <w:p w14:paraId="1188703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2</w:t>
            </w:r>
          </w:p>
        </w:tc>
      </w:tr>
      <w:tr w:rsidR="00CA5A21" w:rsidRPr="00CA5A21" w14:paraId="37451307" w14:textId="77777777" w:rsidTr="003101AE">
        <w:trPr>
          <w:trHeight w:val="343"/>
        </w:trPr>
        <w:tc>
          <w:tcPr>
            <w:tcW w:w="2821" w:type="dxa"/>
          </w:tcPr>
          <w:p w14:paraId="7BD6CD2F" w14:textId="77777777" w:rsidR="00CA5A21" w:rsidRPr="00CA5A21" w:rsidRDefault="00CA5A21" w:rsidP="00A42BCC">
            <w:pPr>
              <w:rPr>
                <w:rFonts w:ascii="Times New Roman" w:hAnsi="Times New Roman" w:cs="Times New Roman"/>
                <w:b/>
                <w:sz w:val="24"/>
                <w:szCs w:val="24"/>
              </w:rPr>
            </w:pPr>
          </w:p>
        </w:tc>
        <w:tc>
          <w:tcPr>
            <w:tcW w:w="2821" w:type="dxa"/>
          </w:tcPr>
          <w:p w14:paraId="7A8A76F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Negatives (FN)</w:t>
            </w:r>
          </w:p>
        </w:tc>
        <w:tc>
          <w:tcPr>
            <w:tcW w:w="2822" w:type="dxa"/>
          </w:tcPr>
          <w:p w14:paraId="2D01C09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w:t>
            </w:r>
          </w:p>
        </w:tc>
      </w:tr>
      <w:tr w:rsidR="00CA5A21" w:rsidRPr="00CA5A21" w14:paraId="365301D5" w14:textId="77777777" w:rsidTr="003101AE">
        <w:trPr>
          <w:trHeight w:val="343"/>
        </w:trPr>
        <w:tc>
          <w:tcPr>
            <w:tcW w:w="2821" w:type="dxa"/>
          </w:tcPr>
          <w:p w14:paraId="6FF7CEA7" w14:textId="77777777" w:rsidR="00CA5A21" w:rsidRPr="00CA5A21" w:rsidRDefault="00CA5A21" w:rsidP="00A42BCC">
            <w:pPr>
              <w:rPr>
                <w:rFonts w:ascii="Times New Roman" w:hAnsi="Times New Roman" w:cs="Times New Roman"/>
                <w:b/>
                <w:sz w:val="24"/>
                <w:szCs w:val="24"/>
              </w:rPr>
            </w:pPr>
          </w:p>
        </w:tc>
        <w:tc>
          <w:tcPr>
            <w:tcW w:w="2821" w:type="dxa"/>
          </w:tcPr>
          <w:p w14:paraId="10BFD81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Negatives (TN)</w:t>
            </w:r>
          </w:p>
        </w:tc>
        <w:tc>
          <w:tcPr>
            <w:tcW w:w="2822" w:type="dxa"/>
          </w:tcPr>
          <w:p w14:paraId="2AD131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29</w:t>
            </w:r>
          </w:p>
        </w:tc>
      </w:tr>
      <w:tr w:rsidR="00CA5A21" w:rsidRPr="00CA5A21" w14:paraId="2916030C" w14:textId="77777777" w:rsidTr="003101AE">
        <w:trPr>
          <w:trHeight w:val="328"/>
        </w:trPr>
        <w:tc>
          <w:tcPr>
            <w:tcW w:w="2821" w:type="dxa"/>
          </w:tcPr>
          <w:p w14:paraId="297A20DF" w14:textId="77777777" w:rsidR="00CA5A21" w:rsidRPr="00CA5A21" w:rsidRDefault="00CA5A21" w:rsidP="00A42BCC">
            <w:pPr>
              <w:rPr>
                <w:rFonts w:ascii="Times New Roman" w:hAnsi="Times New Roman" w:cs="Times New Roman"/>
                <w:b/>
                <w:sz w:val="24"/>
                <w:szCs w:val="24"/>
              </w:rPr>
            </w:pPr>
          </w:p>
        </w:tc>
        <w:tc>
          <w:tcPr>
            <w:tcW w:w="2821" w:type="dxa"/>
          </w:tcPr>
          <w:p w14:paraId="4D4BD25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otal N</w:t>
            </w:r>
          </w:p>
        </w:tc>
        <w:tc>
          <w:tcPr>
            <w:tcW w:w="2822" w:type="dxa"/>
          </w:tcPr>
          <w:p w14:paraId="70D150C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718</w:t>
            </w:r>
          </w:p>
        </w:tc>
      </w:tr>
    </w:tbl>
    <w:p w14:paraId="34AFF1DD" w14:textId="77777777" w:rsidR="008B55DA" w:rsidRDefault="008B55DA" w:rsidP="00CA5A21">
      <w:pPr>
        <w:rPr>
          <w:rFonts w:ascii="Times New Roman" w:hAnsi="Times New Roman" w:cs="Times New Roman"/>
          <w:bCs/>
          <w:sz w:val="24"/>
          <w:szCs w:val="24"/>
        </w:rPr>
      </w:pPr>
    </w:p>
    <w:p w14:paraId="4CD3CB2A" w14:textId="206A6A3A" w:rsidR="0014553D" w:rsidRDefault="0014553D" w:rsidP="00CA5A21">
      <w:pPr>
        <w:rPr>
          <w:rFonts w:ascii="Times New Roman" w:hAnsi="Times New Roman" w:cs="Times New Roman"/>
          <w:b/>
          <w:sz w:val="24"/>
          <w:szCs w:val="24"/>
        </w:rPr>
      </w:pPr>
      <w:r w:rsidRPr="0014553D">
        <w:rPr>
          <w:rFonts w:ascii="Times New Roman" w:hAnsi="Times New Roman" w:cs="Times New Roman"/>
          <w:b/>
          <w:sz w:val="24"/>
          <w:szCs w:val="24"/>
        </w:rPr>
        <w:t xml:space="preserve">Table3: </w:t>
      </w:r>
      <w:r>
        <w:rPr>
          <w:rFonts w:ascii="Times New Roman" w:hAnsi="Times New Roman" w:cs="Times New Roman"/>
          <w:b/>
          <w:sz w:val="24"/>
          <w:szCs w:val="24"/>
        </w:rPr>
        <w:t xml:space="preserve">Explanations of </w:t>
      </w:r>
      <w:proofErr w:type="spellStart"/>
      <w:r>
        <w:rPr>
          <w:rFonts w:ascii="Times New Roman" w:hAnsi="Times New Roman" w:cs="Times New Roman"/>
          <w:b/>
          <w:sz w:val="24"/>
          <w:szCs w:val="24"/>
        </w:rPr>
        <w:t>XGBoost</w:t>
      </w:r>
      <w:proofErr w:type="spellEnd"/>
      <w:r>
        <w:rPr>
          <w:rFonts w:ascii="Times New Roman" w:hAnsi="Times New Roman" w:cs="Times New Roman"/>
          <w:b/>
          <w:sz w:val="24"/>
          <w:szCs w:val="24"/>
        </w:rPr>
        <w:t xml:space="preserve"> Parameters</w:t>
      </w:r>
    </w:p>
    <w:tbl>
      <w:tblPr>
        <w:tblStyle w:val="TableGrid"/>
        <w:tblW w:w="0" w:type="auto"/>
        <w:tblLook w:val="04A0" w:firstRow="1" w:lastRow="0" w:firstColumn="1" w:lastColumn="0" w:noHBand="0" w:noVBand="1"/>
      </w:tblPr>
      <w:tblGrid>
        <w:gridCol w:w="2043"/>
        <w:gridCol w:w="1401"/>
        <w:gridCol w:w="1929"/>
        <w:gridCol w:w="1428"/>
        <w:gridCol w:w="1092"/>
      </w:tblGrid>
      <w:tr w:rsidR="0014553D" w:rsidRPr="0014553D" w14:paraId="550F0E4C" w14:textId="77777777" w:rsidTr="0014553D">
        <w:tc>
          <w:tcPr>
            <w:tcW w:w="2043" w:type="dxa"/>
          </w:tcPr>
          <w:p w14:paraId="410EA6F1"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arameter</w:t>
            </w:r>
          </w:p>
        </w:tc>
        <w:tc>
          <w:tcPr>
            <w:tcW w:w="1401" w:type="dxa"/>
          </w:tcPr>
          <w:p w14:paraId="6A274337"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lain meaning</w:t>
            </w:r>
          </w:p>
        </w:tc>
        <w:tc>
          <w:tcPr>
            <w:tcW w:w="1929" w:type="dxa"/>
          </w:tcPr>
          <w:p w14:paraId="7F4A82B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higher values do</w:t>
            </w:r>
          </w:p>
        </w:tc>
        <w:tc>
          <w:tcPr>
            <w:tcW w:w="1428" w:type="dxa"/>
          </w:tcPr>
          <w:p w14:paraId="6886DD8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lower values do</w:t>
            </w:r>
          </w:p>
        </w:tc>
        <w:tc>
          <w:tcPr>
            <w:tcW w:w="1092" w:type="dxa"/>
          </w:tcPr>
          <w:p w14:paraId="18EEA0AD"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Typical range</w:t>
            </w:r>
          </w:p>
        </w:tc>
      </w:tr>
      <w:tr w:rsidR="0014553D" w:rsidRPr="0014553D" w14:paraId="7CC64C2B" w14:textId="77777777" w:rsidTr="0014553D">
        <w:tc>
          <w:tcPr>
            <w:tcW w:w="2043" w:type="dxa"/>
          </w:tcPr>
          <w:p w14:paraId="3DA44A88"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nrounds</w:t>
            </w:r>
            <w:proofErr w:type="spellEnd"/>
          </w:p>
        </w:tc>
        <w:tc>
          <w:tcPr>
            <w:tcW w:w="1401" w:type="dxa"/>
          </w:tcPr>
          <w:p w14:paraId="62CC23D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Number of boosting iterations (trees).</w:t>
            </w:r>
          </w:p>
        </w:tc>
        <w:tc>
          <w:tcPr>
            <w:tcW w:w="1929" w:type="dxa"/>
          </w:tcPr>
          <w:p w14:paraId="4C87C02D" w14:textId="0418F9CF"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More tre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learn more complex patterns, but risk overfitting and longer training time.</w:t>
            </w:r>
          </w:p>
        </w:tc>
        <w:tc>
          <w:tcPr>
            <w:tcW w:w="1428" w:type="dxa"/>
          </w:tcPr>
          <w:p w14:paraId="0EE46CB8" w14:textId="3C7D25F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Fewer trees </w:t>
            </w:r>
            <w:r>
              <w:rPr>
                <w:rFonts w:ascii="Times New Roman" w:hAnsi="Times New Roman" w:cs="Times New Roman"/>
                <w:bCs/>
                <w:sz w:val="24"/>
                <w:szCs w:val="24"/>
              </w:rPr>
              <w:t xml:space="preserve">- </w:t>
            </w:r>
            <w:r w:rsidRPr="0014553D">
              <w:rPr>
                <w:rFonts w:ascii="Times New Roman" w:hAnsi="Times New Roman" w:cs="Times New Roman"/>
                <w:bCs/>
                <w:sz w:val="24"/>
                <w:szCs w:val="24"/>
              </w:rPr>
              <w:t>faster, lower variance, but risk underfitting.</w:t>
            </w:r>
          </w:p>
        </w:tc>
        <w:tc>
          <w:tcPr>
            <w:tcW w:w="1092" w:type="dxa"/>
          </w:tcPr>
          <w:p w14:paraId="6C2B97A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50–1000</w:t>
            </w:r>
          </w:p>
        </w:tc>
      </w:tr>
      <w:tr w:rsidR="0014553D" w:rsidRPr="0014553D" w14:paraId="2398E6D6" w14:textId="77777777" w:rsidTr="0014553D">
        <w:tc>
          <w:tcPr>
            <w:tcW w:w="2043" w:type="dxa"/>
          </w:tcPr>
          <w:p w14:paraId="5E6500DC"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lastRenderedPageBreak/>
              <w:t>max_depth</w:t>
            </w:r>
            <w:proofErr w:type="spellEnd"/>
          </w:p>
        </w:tc>
        <w:tc>
          <w:tcPr>
            <w:tcW w:w="1401" w:type="dxa"/>
          </w:tcPr>
          <w:p w14:paraId="63DEDFD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aximum tree depth (complexity per tree).</w:t>
            </w:r>
          </w:p>
        </w:tc>
        <w:tc>
          <w:tcPr>
            <w:tcW w:w="1929" w:type="dxa"/>
          </w:tcPr>
          <w:p w14:paraId="783E5F3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Deeper trees capture interactions but can overfit and reduce generalisation.</w:t>
            </w:r>
          </w:p>
        </w:tc>
        <w:tc>
          <w:tcPr>
            <w:tcW w:w="1428" w:type="dxa"/>
          </w:tcPr>
          <w:p w14:paraId="0BD6F96D"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hallower trees are more regularised, may miss complex signals.</w:t>
            </w:r>
          </w:p>
        </w:tc>
        <w:tc>
          <w:tcPr>
            <w:tcW w:w="1092" w:type="dxa"/>
          </w:tcPr>
          <w:p w14:paraId="512B929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3–12</w:t>
            </w:r>
          </w:p>
        </w:tc>
      </w:tr>
      <w:tr w:rsidR="0014553D" w:rsidRPr="0014553D" w14:paraId="26CE701C" w14:textId="77777777" w:rsidTr="0014553D">
        <w:tc>
          <w:tcPr>
            <w:tcW w:w="2043" w:type="dxa"/>
          </w:tcPr>
          <w:p w14:paraId="3BDC618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eta (learning rate)</w:t>
            </w:r>
          </w:p>
        </w:tc>
        <w:tc>
          <w:tcPr>
            <w:tcW w:w="1401" w:type="dxa"/>
          </w:tcPr>
          <w:p w14:paraId="1096645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tep size for each boosting update.</w:t>
            </w:r>
          </w:p>
        </w:tc>
        <w:tc>
          <w:tcPr>
            <w:tcW w:w="1929" w:type="dxa"/>
          </w:tcPr>
          <w:p w14:paraId="74933CF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Larger steps learn faster but can overshoot/overfit.</w:t>
            </w:r>
          </w:p>
        </w:tc>
        <w:tc>
          <w:tcPr>
            <w:tcW w:w="1428" w:type="dxa"/>
          </w:tcPr>
          <w:p w14:paraId="4F96726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maller steps learn slowly, more stable, need more trees.</w:t>
            </w:r>
          </w:p>
        </w:tc>
        <w:tc>
          <w:tcPr>
            <w:tcW w:w="1092" w:type="dxa"/>
          </w:tcPr>
          <w:p w14:paraId="59B076F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01–0.3</w:t>
            </w:r>
          </w:p>
        </w:tc>
      </w:tr>
      <w:tr w:rsidR="0014553D" w:rsidRPr="0014553D" w14:paraId="015055C1" w14:textId="77777777" w:rsidTr="0014553D">
        <w:tc>
          <w:tcPr>
            <w:tcW w:w="2043" w:type="dxa"/>
          </w:tcPr>
          <w:p w14:paraId="58AF9D84"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gamma</w:t>
            </w:r>
          </w:p>
        </w:tc>
        <w:tc>
          <w:tcPr>
            <w:tcW w:w="1401" w:type="dxa"/>
          </w:tcPr>
          <w:p w14:paraId="643AA56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loss reduction to split a node (split penalty).</w:t>
            </w:r>
          </w:p>
        </w:tc>
        <w:tc>
          <w:tcPr>
            <w:tcW w:w="1929" w:type="dxa"/>
          </w:tcPr>
          <w:p w14:paraId="38E808BB" w14:textId="4CCCAD1A"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gamma prunes weak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simpler, less overfit.</w:t>
            </w:r>
          </w:p>
        </w:tc>
        <w:tc>
          <w:tcPr>
            <w:tcW w:w="1428" w:type="dxa"/>
          </w:tcPr>
          <w:p w14:paraId="38A3BD22" w14:textId="66338E5D"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gamma allows more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 risk overfit.</w:t>
            </w:r>
          </w:p>
        </w:tc>
        <w:tc>
          <w:tcPr>
            <w:tcW w:w="1092" w:type="dxa"/>
          </w:tcPr>
          <w:p w14:paraId="7C9B9AF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10</w:t>
            </w:r>
          </w:p>
        </w:tc>
      </w:tr>
      <w:tr w:rsidR="0014553D" w:rsidRPr="0014553D" w14:paraId="043D5840" w14:textId="77777777" w:rsidTr="0014553D">
        <w:tc>
          <w:tcPr>
            <w:tcW w:w="2043" w:type="dxa"/>
          </w:tcPr>
          <w:p w14:paraId="01F67AE6"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colsample_bytree</w:t>
            </w:r>
            <w:proofErr w:type="spellEnd"/>
          </w:p>
        </w:tc>
        <w:tc>
          <w:tcPr>
            <w:tcW w:w="1401" w:type="dxa"/>
          </w:tcPr>
          <w:p w14:paraId="67D57C5B"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features sampled per tree.</w:t>
            </w:r>
          </w:p>
        </w:tc>
        <w:tc>
          <w:tcPr>
            <w:tcW w:w="1929" w:type="dxa"/>
          </w:tcPr>
          <w:p w14:paraId="04109A3F" w14:textId="32505D65"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fraction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less overfit, may reduce accuracy.</w:t>
            </w:r>
          </w:p>
        </w:tc>
        <w:tc>
          <w:tcPr>
            <w:tcW w:w="1428" w:type="dxa"/>
          </w:tcPr>
          <w:p w14:paraId="0BFA0C53" w14:textId="6CFB6E3B"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fraction uses more featur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increase fit but overfit risk.</w:t>
            </w:r>
          </w:p>
        </w:tc>
        <w:tc>
          <w:tcPr>
            <w:tcW w:w="1092" w:type="dxa"/>
          </w:tcPr>
          <w:p w14:paraId="12B790C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3–1.0</w:t>
            </w:r>
          </w:p>
        </w:tc>
      </w:tr>
      <w:tr w:rsidR="0014553D" w:rsidRPr="0014553D" w14:paraId="66C82728" w14:textId="77777777" w:rsidTr="0014553D">
        <w:tc>
          <w:tcPr>
            <w:tcW w:w="2043" w:type="dxa"/>
          </w:tcPr>
          <w:p w14:paraId="406F402E"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in_child_weight</w:t>
            </w:r>
            <w:proofErr w:type="spellEnd"/>
          </w:p>
        </w:tc>
        <w:tc>
          <w:tcPr>
            <w:tcW w:w="1401" w:type="dxa"/>
          </w:tcPr>
          <w:p w14:paraId="06FDEFA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sum of Hessian (roughly, min data weight) in a leaf.</w:t>
            </w:r>
          </w:p>
        </w:tc>
        <w:tc>
          <w:tcPr>
            <w:tcW w:w="1929" w:type="dxa"/>
          </w:tcPr>
          <w:p w14:paraId="56DF32A1" w14:textId="78FAD263"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quire more data per leaf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oother, less overfit.</w:t>
            </w:r>
          </w:p>
        </w:tc>
        <w:tc>
          <w:tcPr>
            <w:tcW w:w="1428" w:type="dxa"/>
          </w:tcPr>
          <w:p w14:paraId="4BA63257" w14:textId="1F7C9B12"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aller leaves allowed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s, overfit risk.</w:t>
            </w:r>
          </w:p>
        </w:tc>
        <w:tc>
          <w:tcPr>
            <w:tcW w:w="1092" w:type="dxa"/>
          </w:tcPr>
          <w:p w14:paraId="41E6040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1–10</w:t>
            </w:r>
          </w:p>
        </w:tc>
      </w:tr>
      <w:tr w:rsidR="0014553D" w:rsidRPr="0014553D" w14:paraId="58A5F170" w14:textId="77777777" w:rsidTr="0014553D">
        <w:tc>
          <w:tcPr>
            <w:tcW w:w="2043" w:type="dxa"/>
          </w:tcPr>
          <w:p w14:paraId="2793154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subsample</w:t>
            </w:r>
          </w:p>
        </w:tc>
        <w:tc>
          <w:tcPr>
            <w:tcW w:w="1401" w:type="dxa"/>
          </w:tcPr>
          <w:p w14:paraId="50A4264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rows sampled per tree.</w:t>
            </w:r>
          </w:p>
        </w:tc>
        <w:tc>
          <w:tcPr>
            <w:tcW w:w="1929" w:type="dxa"/>
          </w:tcPr>
          <w:p w14:paraId="445D3155" w14:textId="14D78E96"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gularises; too low can underfit.</w:t>
            </w:r>
          </w:p>
        </w:tc>
        <w:tc>
          <w:tcPr>
            <w:tcW w:w="1428" w:type="dxa"/>
          </w:tcPr>
          <w:p w14:paraId="463A64EB" w14:textId="22E6F0D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uses more data per tree </w:t>
            </w:r>
            <w:r>
              <w:rPr>
                <w:rFonts w:ascii="Times New Roman" w:hAnsi="Times New Roman" w:cs="Times New Roman"/>
                <w:bCs/>
                <w:sz w:val="24"/>
                <w:szCs w:val="24"/>
              </w:rPr>
              <w:t>-</w:t>
            </w:r>
            <w:r w:rsidRPr="0014553D">
              <w:rPr>
                <w:rFonts w:ascii="Times New Roman" w:hAnsi="Times New Roman" w:cs="Times New Roman"/>
                <w:bCs/>
                <w:sz w:val="24"/>
                <w:szCs w:val="24"/>
              </w:rPr>
              <w:t xml:space="preserve"> stronger fit, overfit risk.</w:t>
            </w:r>
          </w:p>
        </w:tc>
        <w:tc>
          <w:tcPr>
            <w:tcW w:w="1092" w:type="dxa"/>
          </w:tcPr>
          <w:p w14:paraId="493E597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5–1.0</w:t>
            </w:r>
          </w:p>
        </w:tc>
      </w:tr>
    </w:tbl>
    <w:p w14:paraId="3B31DC24" w14:textId="1CBE0691" w:rsidR="0014553D" w:rsidRDefault="0014553D" w:rsidP="0014553D">
      <w:pPr>
        <w:rPr>
          <w:rFonts w:ascii="Times New Roman" w:hAnsi="Times New Roman" w:cs="Times New Roman"/>
          <w:b/>
          <w:sz w:val="24"/>
          <w:szCs w:val="24"/>
        </w:rPr>
      </w:pPr>
    </w:p>
    <w:p w14:paraId="4040265D" w14:textId="77777777" w:rsidR="009210EF" w:rsidRPr="0014553D" w:rsidRDefault="009210EF" w:rsidP="0014553D">
      <w:pPr>
        <w:rPr>
          <w:rFonts w:ascii="Times New Roman" w:hAnsi="Times New Roman" w:cs="Times New Roman"/>
          <w:b/>
          <w:sz w:val="24"/>
          <w:szCs w:val="24"/>
        </w:rPr>
      </w:pPr>
    </w:p>
    <w:sectPr w:rsidR="009210EF" w:rsidRPr="0014553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0DF"/>
    <w:multiLevelType w:val="multilevel"/>
    <w:tmpl w:val="47FC1D0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1863EE"/>
    <w:multiLevelType w:val="multilevel"/>
    <w:tmpl w:val="D1FC3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026037"/>
    <w:multiLevelType w:val="multilevel"/>
    <w:tmpl w:val="D6FCF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8047B"/>
    <w:multiLevelType w:val="multilevel"/>
    <w:tmpl w:val="0C427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D983DDE"/>
    <w:multiLevelType w:val="hybridMultilevel"/>
    <w:tmpl w:val="434C4AB2"/>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FE11DC5"/>
    <w:multiLevelType w:val="hybridMultilevel"/>
    <w:tmpl w:val="8D86FA04"/>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830973447">
    <w:abstractNumId w:val="1"/>
  </w:num>
  <w:num w:numId="2" w16cid:durableId="107704415">
    <w:abstractNumId w:val="2"/>
  </w:num>
  <w:num w:numId="3" w16cid:durableId="1645355154">
    <w:abstractNumId w:val="0"/>
  </w:num>
  <w:num w:numId="4" w16cid:durableId="2046296154">
    <w:abstractNumId w:val="3"/>
  </w:num>
  <w:num w:numId="5" w16cid:durableId="2106220582">
    <w:abstractNumId w:val="5"/>
  </w:num>
  <w:num w:numId="6" w16cid:durableId="283195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DE"/>
    <w:rsid w:val="00017A75"/>
    <w:rsid w:val="00077FD0"/>
    <w:rsid w:val="000B13E7"/>
    <w:rsid w:val="000F3FDE"/>
    <w:rsid w:val="00114AFB"/>
    <w:rsid w:val="0014553D"/>
    <w:rsid w:val="00166D08"/>
    <w:rsid w:val="001B44A1"/>
    <w:rsid w:val="001B58C3"/>
    <w:rsid w:val="001C48F8"/>
    <w:rsid w:val="00276C58"/>
    <w:rsid w:val="002909FB"/>
    <w:rsid w:val="00293D16"/>
    <w:rsid w:val="002A006C"/>
    <w:rsid w:val="002B4A96"/>
    <w:rsid w:val="002F12D8"/>
    <w:rsid w:val="003101AE"/>
    <w:rsid w:val="003460CE"/>
    <w:rsid w:val="00346E7C"/>
    <w:rsid w:val="003972EA"/>
    <w:rsid w:val="003D2EE1"/>
    <w:rsid w:val="003E2BC6"/>
    <w:rsid w:val="00437578"/>
    <w:rsid w:val="00452E18"/>
    <w:rsid w:val="004831C1"/>
    <w:rsid w:val="004858C4"/>
    <w:rsid w:val="004A41F1"/>
    <w:rsid w:val="004D5C77"/>
    <w:rsid w:val="004D64B9"/>
    <w:rsid w:val="004F2C70"/>
    <w:rsid w:val="005450D6"/>
    <w:rsid w:val="005A052C"/>
    <w:rsid w:val="005E16C8"/>
    <w:rsid w:val="00612CA8"/>
    <w:rsid w:val="0069440D"/>
    <w:rsid w:val="006E5E54"/>
    <w:rsid w:val="006E7C2C"/>
    <w:rsid w:val="00731928"/>
    <w:rsid w:val="007D7454"/>
    <w:rsid w:val="008001FD"/>
    <w:rsid w:val="00810FF8"/>
    <w:rsid w:val="00827938"/>
    <w:rsid w:val="00830215"/>
    <w:rsid w:val="0086028F"/>
    <w:rsid w:val="008A6639"/>
    <w:rsid w:val="008B55DA"/>
    <w:rsid w:val="008E125A"/>
    <w:rsid w:val="00905EBB"/>
    <w:rsid w:val="0091789E"/>
    <w:rsid w:val="009210EF"/>
    <w:rsid w:val="0096186D"/>
    <w:rsid w:val="00964075"/>
    <w:rsid w:val="00966476"/>
    <w:rsid w:val="00981C91"/>
    <w:rsid w:val="009876D4"/>
    <w:rsid w:val="009B24EB"/>
    <w:rsid w:val="009E1785"/>
    <w:rsid w:val="009F3870"/>
    <w:rsid w:val="00A012F3"/>
    <w:rsid w:val="00A11B92"/>
    <w:rsid w:val="00A27646"/>
    <w:rsid w:val="00A80675"/>
    <w:rsid w:val="00A879B9"/>
    <w:rsid w:val="00A91B35"/>
    <w:rsid w:val="00B131E0"/>
    <w:rsid w:val="00B17FB3"/>
    <w:rsid w:val="00B503AF"/>
    <w:rsid w:val="00B50DBE"/>
    <w:rsid w:val="00B54A20"/>
    <w:rsid w:val="00B567D3"/>
    <w:rsid w:val="00B7201E"/>
    <w:rsid w:val="00B8695F"/>
    <w:rsid w:val="00B9269F"/>
    <w:rsid w:val="00BC029A"/>
    <w:rsid w:val="00BE696B"/>
    <w:rsid w:val="00BE705F"/>
    <w:rsid w:val="00C1382E"/>
    <w:rsid w:val="00C22198"/>
    <w:rsid w:val="00C37734"/>
    <w:rsid w:val="00C60DC6"/>
    <w:rsid w:val="00C633BD"/>
    <w:rsid w:val="00CA5A21"/>
    <w:rsid w:val="00CE5E5E"/>
    <w:rsid w:val="00CF7261"/>
    <w:rsid w:val="00D128FE"/>
    <w:rsid w:val="00D2721A"/>
    <w:rsid w:val="00D35C91"/>
    <w:rsid w:val="00D45E7A"/>
    <w:rsid w:val="00DB313D"/>
    <w:rsid w:val="00E2495A"/>
    <w:rsid w:val="00E26A93"/>
    <w:rsid w:val="00E4015B"/>
    <w:rsid w:val="00E4128B"/>
    <w:rsid w:val="00E6316B"/>
    <w:rsid w:val="00E92930"/>
    <w:rsid w:val="00ED5CE3"/>
    <w:rsid w:val="00EE06AD"/>
    <w:rsid w:val="00F04074"/>
    <w:rsid w:val="00F241D8"/>
    <w:rsid w:val="00F63537"/>
    <w:rsid w:val="00FA2C7D"/>
    <w:rsid w:val="00FA3C5E"/>
    <w:rsid w:val="00FC09E4"/>
    <w:rsid w:val="00FE3F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6F18"/>
  <w15:docId w15:val="{C9A77335-CF37-417C-800F-15C8A671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764F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764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E764F5"/>
  </w:style>
  <w:style w:type="character" w:customStyle="1" w:styleId="Heading2Char">
    <w:name w:val="Heading 2 Char"/>
    <w:basedOn w:val="DefaultParagraphFont"/>
    <w:link w:val="Heading2"/>
    <w:uiPriority w:val="9"/>
    <w:semiHidden/>
    <w:rsid w:val="008F30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F308F"/>
    <w:rPr>
      <w:rFonts w:asciiTheme="majorHAnsi" w:eastAsiaTheme="majorEastAsia" w:hAnsiTheme="majorHAnsi" w:cstheme="majorBidi"/>
      <w:color w:val="1F4D78" w:themeColor="accent1" w:themeShade="7F"/>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879B9"/>
    <w:pPr>
      <w:spacing w:after="0" w:line="240" w:lineRule="auto"/>
      <w:ind w:left="720" w:hanging="720"/>
    </w:pPr>
  </w:style>
  <w:style w:type="table" w:styleId="TableGrid">
    <w:name w:val="Table Grid"/>
    <w:basedOn w:val="TableNormal"/>
    <w:uiPriority w:val="39"/>
    <w:rsid w:val="00E41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ouLSMMDn4Vd9wkVaPoneBHD50/Q==">CgMxLjAaHwoBMBIaChgICVIUChJ0YWJsZS44c2FkMGUxd3p3ZW4aHwoBMRIaChgICVIUChJ0YWJsZS42ZTNyNzR4ZW96MnEaHwoBMhIaChgICVIUChJ0YWJsZS5vN2RtZjA5Z3JwNTIaHwoBMxIaChgICVIUChJ0YWJsZS4yaXU3ZWs5ZWJqYWQyDmguaHMwMWJ4MWtqY2ViMg5oLnd5cW5leGpvYXZmcjIOaC50ZjlnazZ6NHQ5M2UyDmgudnVleHdpZzJmeGRjMg5oLm90Mm11bGE5dmtnbTIOaC54bnFvNHBneXlmNjMyDmguamt3anV0eWliNGR4OAByITFkeWhhLXlsVDFmT0xubkVKM0ZGU0kwbmRrM1BJc2pCd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2</Pages>
  <Words>53354</Words>
  <Characters>304118</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rooks</dc:creator>
  <cp:lastModifiedBy>Jashwanthikaa D R</cp:lastModifiedBy>
  <cp:revision>13</cp:revision>
  <dcterms:created xsi:type="dcterms:W3CDTF">2025-08-28T00:38:00Z</dcterms:created>
  <dcterms:modified xsi:type="dcterms:W3CDTF">2025-08-28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EYT4mE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